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88DF2F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bookmarkStart w:id="0" w:name="_Hlk533434243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Name of Journal:</w:t>
      </w:r>
      <w:r w:rsidRPr="008D001E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 xml:space="preserve"> World Journal of Gastroenterology</w:t>
      </w:r>
    </w:p>
    <w:p w14:paraId="48838957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NO: 51451</w:t>
      </w:r>
    </w:p>
    <w:p w14:paraId="7938A0E0" w14:textId="38AEAAEB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Type:</w:t>
      </w:r>
      <w:r w:rsidRPr="008D001E">
        <w:rPr>
          <w:rFonts w:ascii="Book Antiqua" w:hAnsi="Book Antiqua"/>
          <w:b/>
          <w:bCs/>
          <w:sz w:val="24"/>
          <w:szCs w:val="24"/>
        </w:rPr>
        <w:t xml:space="preserve"> </w:t>
      </w:r>
      <w:r w:rsidR="00C6235B" w:rsidRPr="008D001E">
        <w:rPr>
          <w:rFonts w:ascii="Book Antiqua" w:hAnsi="Book Antiqua"/>
          <w:b/>
          <w:bCs/>
          <w:sz w:val="24"/>
          <w:szCs w:val="24"/>
        </w:rPr>
        <w:t>ORIGINAL ARTICLE</w:t>
      </w:r>
    </w:p>
    <w:p w14:paraId="1FDFBB63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28C46619" w14:textId="09FEF072" w:rsidR="00F273F6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i/>
          <w:iCs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Retrospective Study</w:t>
      </w:r>
    </w:p>
    <w:p w14:paraId="0C809C27" w14:textId="1FFDA233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Transumbilical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enterostomy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for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Hirschsprung's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disease </w:t>
      </w:r>
      <w:r w:rsidR="002C45F9">
        <w:rPr>
          <w:rFonts w:ascii="Book Antiqua" w:hAnsi="Book Antiqua"/>
          <w:b/>
          <w:bCs/>
          <w:color w:val="000000" w:themeColor="text1"/>
          <w:sz w:val="24"/>
          <w:szCs w:val="24"/>
        </w:rPr>
        <w:t>with a</w:t>
      </w: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two-stage laparoscopy-assisted pull-through</w:t>
      </w:r>
      <w:r w:rsidR="000900B7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procedure</w:t>
      </w:r>
    </w:p>
    <w:p w14:paraId="30176A42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CF33180" w14:textId="7645C35E" w:rsidR="00F273F6" w:rsidRPr="008D001E" w:rsidRDefault="003A04EC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PP</w:t>
      </w:r>
      <w:r w:rsidRPr="008D001E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et al.</w:t>
      </w:r>
      <w:r w:rsidR="00F273F6" w:rsidRPr="008D001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>Transumbilical</w:t>
      </w:r>
      <w:proofErr w:type="spellEnd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>enterostomy</w:t>
      </w:r>
      <w:proofErr w:type="spellEnd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 xml:space="preserve"> for </w:t>
      </w:r>
      <w:proofErr w:type="spellStart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>Hirschsprung's</w:t>
      </w:r>
      <w:proofErr w:type="spellEnd"/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 xml:space="preserve"> disease</w:t>
      </w:r>
    </w:p>
    <w:p w14:paraId="7FA9CF8C" w14:textId="77777777" w:rsidR="00304110" w:rsidRPr="008D001E" w:rsidRDefault="00304110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" w:name="_Hlk24187708"/>
    </w:p>
    <w:p w14:paraId="58BED137" w14:textId="6D9D88CB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Pei-Pei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, Xiao-Pan Chang, Xi Zhang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Shu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-Qing Chi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Guo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-Qing Cao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Shua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Li, De-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Hua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Yang, Xiang-Yang Li</w:t>
      </w:r>
      <w:r w:rsidR="00C852CD">
        <w:rPr>
          <w:rFonts w:ascii="Book Antiqua" w:hAnsi="Book Antiqua"/>
          <w:color w:val="000000" w:themeColor="text1"/>
          <w:sz w:val="24"/>
          <w:szCs w:val="24"/>
        </w:rPr>
        <w:t>,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Shao-Tao Tang</w:t>
      </w:r>
    </w:p>
    <w:bookmarkEnd w:id="1"/>
    <w:p w14:paraId="2B6D2364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B7109BC" w14:textId="06FBEFD0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Pei-Pei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, Xiao-Pan Chang, Xi Zhang,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Shui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-Qing Chi,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Guo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-Qing Cao, 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Shuai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Li, De-</w:t>
      </w:r>
      <w:proofErr w:type="spellStart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Hua</w:t>
      </w:r>
      <w:proofErr w:type="spellEnd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Yang, Xiang-Yang Li</w:t>
      </w:r>
      <w:r w:rsidR="00C6235B" w:rsidRPr="008D001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>,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hao-Tao Tang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Department of Pediatric Surgery, Union Hospital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Tongj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Medical College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Huazhong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University of Science and Technology, Wuhan 430022, Hubei Province, China</w:t>
      </w:r>
    </w:p>
    <w:p w14:paraId="18C35E39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2DB181D" w14:textId="604441E3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ORCID number:</w:t>
      </w:r>
      <w:r w:rsidRPr="008D001E">
        <w:rPr>
          <w:rFonts w:ascii="Book Antiqua" w:hAnsi="Book Antiqua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Pei-Pei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(0000-0002-5997-8332); Xiao-Pan Chang (0000-0002-6901-5716); Xi Zhang (0000-0001-8159-0855);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Shu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-Qing Chi (0000-0002-7537-0255);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Guo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-Qing Cao (0000-0002-1267-9714);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Shua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Li (0000-0001-7585-018X); De-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Hua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Yang (0000-0002-3951-3474); Xiang-Yang Li (0000-0001-5197-6781); Shao-Tao Tang (0000-0002-1851-0610).</w:t>
      </w:r>
    </w:p>
    <w:p w14:paraId="1EDD7D22" w14:textId="321655B9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DE361EA" w14:textId="35A0869E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Author contributions:</w:t>
      </w:r>
      <w:r w:rsidRPr="008D001E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PP collected</w:t>
      </w:r>
      <w:r w:rsidR="00E91019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analyzed the data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and drafted the manuscript;</w:t>
      </w:r>
      <w:r w:rsidR="000B1863" w:rsidRPr="008D001E">
        <w:rPr>
          <w:rFonts w:ascii="Book Antiqua" w:hAnsi="Book Antiqua"/>
          <w:sz w:val="24"/>
          <w:szCs w:val="24"/>
        </w:rPr>
        <w:t xml:space="preserve"> 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Chang XP and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Zhang X provided analytical oversight;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PP</w:t>
      </w:r>
      <w:r w:rsidR="00322E01"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and Tang ST designed and supervised the study; 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Chi SQ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Cao GQ, Li S, Yang DH and Li XY revised the manuscript for important intellectual content; Cao GQ and Li S offered technical or material support; Tang ST provided administrative support; all authors have read and approved the final version to be published.</w:t>
      </w:r>
    </w:p>
    <w:p w14:paraId="52DBABEC" w14:textId="505F5D9E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5974AEA" w14:textId="2F97E59C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Supported by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the Public Welfare Research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Special Fund of the National Health and Family Planning of China, No. 201402007.</w:t>
      </w:r>
    </w:p>
    <w:p w14:paraId="003E4B5F" w14:textId="70DE1A91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3AE24D4" w14:textId="3209850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Institutional review board statement: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This study was approved by the Ethics Committee of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Tongji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Medical College, </w:t>
      </w:r>
      <w:proofErr w:type="spellStart"/>
      <w:r w:rsidRPr="008D001E">
        <w:rPr>
          <w:rFonts w:ascii="Book Antiqua" w:hAnsi="Book Antiqua"/>
          <w:color w:val="000000" w:themeColor="text1"/>
          <w:sz w:val="24"/>
          <w:szCs w:val="24"/>
        </w:rPr>
        <w:t>Huazhong</w:t>
      </w:r>
      <w:proofErr w:type="spellEnd"/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University of Science and Technology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C144780" w14:textId="3107F1C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8D28DD9" w14:textId="4126BCF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Informed consent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Before the consent form was signed by the parent</w:t>
      </w:r>
      <w:r w:rsidR="00E91019">
        <w:rPr>
          <w:rFonts w:ascii="Book Antiqua" w:hAnsi="Book Antiqua"/>
          <w:color w:val="000000" w:themeColor="text1"/>
          <w:sz w:val="24"/>
          <w:szCs w:val="24"/>
        </w:rPr>
        <w:t>s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, they were fully informed about the surgical procedure with the associated risks and the possibility of converting to open technology.</w:t>
      </w:r>
    </w:p>
    <w:p w14:paraId="3B7883F2" w14:textId="196AAF5C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814EDE3" w14:textId="07DFDC0D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nflict-of-interest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All authors stated that 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>they have no financial relationships to disclose.</w:t>
      </w:r>
    </w:p>
    <w:p w14:paraId="3A73CF2E" w14:textId="77777777" w:rsidR="00C84348" w:rsidRPr="008D001E" w:rsidRDefault="00C84348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DE4C3BB" w14:textId="3EE952B0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Data sharing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The technical appendix, statistical code, and dataset are available from the corresponding author at </w:t>
      </w:r>
      <w:hyperlink r:id="rId8" w:history="1">
        <w:r w:rsidR="00C84348" w:rsidRPr="008D001E">
          <w:rPr>
            <w:rStyle w:val="a6"/>
            <w:rFonts w:ascii="Book Antiqua" w:hAnsi="Book Antiqua"/>
            <w:sz w:val="24"/>
            <w:szCs w:val="24"/>
          </w:rPr>
          <w:t>tshaotao83@126.com</w:t>
        </w:r>
      </w:hyperlink>
      <w:r w:rsidRPr="008D001E">
        <w:rPr>
          <w:rFonts w:ascii="Book Antiqua" w:hAnsi="Book Antiqua"/>
          <w:color w:val="000000" w:themeColor="text1"/>
          <w:sz w:val="24"/>
          <w:szCs w:val="24"/>
        </w:rPr>
        <w:t>. All the participants gave informed consent for data sharing when they enrolled in this study. No additional data are available.</w:t>
      </w:r>
    </w:p>
    <w:p w14:paraId="1815F0AC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2BC539E4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" w:name="OLE_LINK32"/>
      <w:bookmarkStart w:id="3" w:name="OLE_LINK381"/>
      <w:bookmarkStart w:id="4" w:name="OLE_LINK413"/>
      <w:bookmarkStart w:id="5" w:name="OLE_LINK61"/>
      <w:bookmarkStart w:id="6" w:name="OLE_LINK615"/>
      <w:bookmarkStart w:id="7" w:name="OLE_LINK69"/>
      <w:bookmarkStart w:id="8" w:name="OLE_LINK140"/>
      <w:bookmarkStart w:id="9" w:name="OLE_LINK29"/>
      <w:r w:rsidRPr="00C6235B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</w:rPr>
        <w:t xml:space="preserve">Open-Access: </w:t>
      </w:r>
      <w:r w:rsidRPr="00C6235B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is an </w:t>
      </w:r>
      <w:r w:rsidRPr="00C6235B">
        <w:rPr>
          <w:rFonts w:ascii="Book Antiqua" w:eastAsia="宋体" w:hAnsi="Book Antiqua" w:cs="宋体"/>
          <w:kern w:val="0"/>
          <w:sz w:val="24"/>
          <w:szCs w:val="24"/>
        </w:rPr>
        <w:t xml:space="preserve">open-access article that was 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 xml:space="preserve">selected by an in-house editor and fully peer-reviewed by external reviewers. It is </w:t>
      </w:r>
      <w:r w:rsidRPr="00C6235B">
        <w:rPr>
          <w:rFonts w:ascii="Book Antiqua" w:eastAsia="宋体" w:hAnsi="Book Antiqua" w:cs="宋体"/>
          <w:kern w:val="0"/>
          <w:sz w:val="24"/>
          <w:szCs w:val="24"/>
        </w:rPr>
        <w:t xml:space="preserve">distributed in accordance with 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C6235B">
          <w:rPr>
            <w:rFonts w:ascii="Book Antiqua" w:eastAsia="宋体" w:hAnsi="Book Antiqua" w:cs="Times New Roman"/>
            <w:color w:val="0000FF"/>
            <w:kern w:val="0"/>
            <w:sz w:val="24"/>
            <w:szCs w:val="24"/>
            <w:u w:val="single"/>
          </w:rPr>
          <w:t>http://creativecommons.org/licenses/by-nc/4.0/</w:t>
        </w:r>
      </w:hyperlink>
    </w:p>
    <w:p w14:paraId="484AADFA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74013AF7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</w:pPr>
      <w:bookmarkStart w:id="10" w:name="OLE_LINK11"/>
      <w:r w:rsidRPr="00C6235B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  <w:t>Manuscript source:</w:t>
      </w:r>
      <w:r w:rsidRPr="00C6235B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Pr="00C6235B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>Unsolicited manuscript</w:t>
      </w:r>
      <w:bookmarkEnd w:id="2"/>
      <w:bookmarkEnd w:id="3"/>
      <w:bookmarkEnd w:id="4"/>
      <w:bookmarkEnd w:id="5"/>
      <w:bookmarkEnd w:id="6"/>
      <w:bookmarkEnd w:id="7"/>
      <w:bookmarkEnd w:id="8"/>
      <w:bookmarkEnd w:id="10"/>
      <w:r w:rsidRPr="00C6235B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 xml:space="preserve"> </w:t>
      </w:r>
      <w:bookmarkEnd w:id="9"/>
    </w:p>
    <w:p w14:paraId="488F07FD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1303B16" w14:textId="164313E5" w:rsidR="00C235EF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Corresponding author</w:t>
      </w:r>
      <w:r w:rsidR="00F273F6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="00C235EF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hao-Tao Tang, 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MD, PhD, Chief Doctor, Full 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Professor,</w:t>
      </w:r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 xml:space="preserve"> Department of Pediatric Surgery, Union Hospital, </w:t>
      </w:r>
      <w:proofErr w:type="spellStart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>Tongji</w:t>
      </w:r>
      <w:proofErr w:type="spellEnd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 xml:space="preserve"> Medical College, </w:t>
      </w:r>
      <w:proofErr w:type="spellStart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>Huazhong</w:t>
      </w:r>
      <w:proofErr w:type="spellEnd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 xml:space="preserve"> University of Science and Technology, 1277 </w:t>
      </w:r>
      <w:proofErr w:type="spellStart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>Jiefang</w:t>
      </w:r>
      <w:proofErr w:type="spellEnd"/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 xml:space="preserve"> Avenue, Wuhan 430022, Hubei Province, China. </w:t>
      </w:r>
      <w:hyperlink r:id="rId10" w:history="1">
        <w:r w:rsidR="00C235EF" w:rsidRPr="008D001E">
          <w:rPr>
            <w:rStyle w:val="a6"/>
            <w:rFonts w:ascii="Book Antiqua" w:hAnsi="Book Antiqua"/>
            <w:sz w:val="24"/>
            <w:szCs w:val="24"/>
          </w:rPr>
          <w:t>tshaotao83@126.com</w:t>
        </w:r>
      </w:hyperlink>
    </w:p>
    <w:p w14:paraId="0A401541" w14:textId="7C793697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Telephone: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B4B0B" w:rsidRPr="008D001E">
        <w:rPr>
          <w:rFonts w:ascii="Book Antiqua" w:hAnsi="Book Antiqua"/>
          <w:color w:val="000000" w:themeColor="text1"/>
          <w:sz w:val="24"/>
          <w:szCs w:val="24"/>
        </w:rPr>
        <w:t>+86-13720313268</w:t>
      </w:r>
    </w:p>
    <w:p w14:paraId="1959A300" w14:textId="265EF436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Fax:</w:t>
      </w:r>
      <w:r w:rsidR="00DB4B0B" w:rsidRPr="008D001E">
        <w:rPr>
          <w:rFonts w:ascii="Book Antiqua" w:hAnsi="Book Antiqua"/>
          <w:b/>
          <w:bCs/>
          <w:sz w:val="24"/>
          <w:szCs w:val="24"/>
        </w:rPr>
        <w:t xml:space="preserve"> </w:t>
      </w:r>
      <w:r w:rsidR="00DB4B0B" w:rsidRPr="008D001E">
        <w:rPr>
          <w:rFonts w:ascii="Book Antiqua" w:hAnsi="Book Antiqua"/>
          <w:color w:val="000000" w:themeColor="text1"/>
          <w:sz w:val="24"/>
          <w:szCs w:val="24"/>
        </w:rPr>
        <w:t>+86-27-85726402</w:t>
      </w:r>
    </w:p>
    <w:p w14:paraId="23CB820D" w14:textId="2A128ED5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8E028F2" w14:textId="7D57FDB2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bookmarkStart w:id="11" w:name="OLE_LINK51"/>
      <w:bookmarkStart w:id="12" w:name="OLE_LINK382"/>
      <w:bookmarkStart w:id="13" w:name="OLE_LINK64"/>
      <w:bookmarkStart w:id="14" w:name="OLE_LINK616"/>
      <w:bookmarkStart w:id="15" w:name="OLE_LINK141"/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ceived: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ctober 1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1A8F84A3" w14:textId="2B952071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Peer-review started:</w:t>
      </w:r>
      <w:r w:rsidRPr="00C6235B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ctober 1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0EE027F3" w14:textId="0971D0A1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First decision:</w:t>
      </w:r>
      <w:r w:rsidRPr="00C6235B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November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等线" w:hAnsi="Book Antiqua" w:cs="Times New Roman"/>
          <w:kern w:val="0"/>
          <w:sz w:val="24"/>
          <w:szCs w:val="24"/>
        </w:rPr>
        <w:t>4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48695ABC" w14:textId="1329A93C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vised: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November 11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</w:p>
    <w:p w14:paraId="0CCAC6C0" w14:textId="09A8119E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Accepted: </w:t>
      </w:r>
      <w:r w:rsidR="000E5959" w:rsidRPr="000E5959">
        <w:rPr>
          <w:rFonts w:ascii="Book Antiqua" w:eastAsia="宋体" w:hAnsi="Book Antiqua" w:cs="Times New Roman"/>
          <w:kern w:val="0"/>
          <w:sz w:val="24"/>
          <w:szCs w:val="24"/>
        </w:rPr>
        <w:t>November 29, 2019</w:t>
      </w:r>
    </w:p>
    <w:p w14:paraId="5A376F2B" w14:textId="1CB6B420" w:rsidR="00C6235B" w:rsidRPr="000E5959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Article in press:</w:t>
      </w:r>
      <w:r w:rsidR="000E5959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0E5959" w:rsidRPr="000E5959">
        <w:rPr>
          <w:rFonts w:ascii="Book Antiqua" w:eastAsia="宋体" w:hAnsi="Book Antiqua" w:cs="Times New Roman"/>
          <w:kern w:val="0"/>
          <w:sz w:val="24"/>
          <w:szCs w:val="24"/>
        </w:rPr>
        <w:t>November 29, 2019</w:t>
      </w:r>
    </w:p>
    <w:p w14:paraId="1BB0A009" w14:textId="13995893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Published online:</w:t>
      </w:r>
      <w:bookmarkEnd w:id="11"/>
      <w:bookmarkEnd w:id="12"/>
      <w:r w:rsidR="000E5959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0E5959" w:rsidRPr="000E5959">
        <w:rPr>
          <w:rFonts w:ascii="Book Antiqua" w:eastAsia="宋体" w:hAnsi="Book Antiqua" w:cs="Times New Roman"/>
          <w:kern w:val="0"/>
          <w:sz w:val="24"/>
          <w:szCs w:val="24"/>
        </w:rPr>
        <w:t>December 14,</w:t>
      </w:r>
      <w:r w:rsidR="000E595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0E5959" w:rsidRPr="000E5959">
        <w:rPr>
          <w:rFonts w:ascii="Book Antiqua" w:eastAsia="宋体" w:hAnsi="Book Antiqua" w:cs="Times New Roman"/>
          <w:kern w:val="0"/>
          <w:sz w:val="24"/>
          <w:szCs w:val="24"/>
        </w:rPr>
        <w:t>2019</w:t>
      </w:r>
    </w:p>
    <w:bookmarkEnd w:id="13"/>
    <w:bookmarkEnd w:id="14"/>
    <w:bookmarkEnd w:id="15"/>
    <w:p w14:paraId="24FE5227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C913416" w14:textId="77777777" w:rsidR="00912E04" w:rsidRPr="008D001E" w:rsidRDefault="00912E04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1B3C3DAA" w14:textId="3613FC57" w:rsidR="00737981" w:rsidRPr="008D001E" w:rsidRDefault="00245387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Abstract</w:t>
      </w:r>
    </w:p>
    <w:p w14:paraId="4EBC06C9" w14:textId="59D82E24" w:rsidR="00546DE1" w:rsidRPr="008D001E" w:rsidRDefault="00546DE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BACKGROUND</w:t>
      </w:r>
    </w:p>
    <w:p w14:paraId="7F123195" w14:textId="0B956AD2" w:rsidR="00546DE1" w:rsidRPr="008D001E" w:rsidRDefault="00B7180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4472C4" w:themeColor="accent1"/>
          <w:sz w:val="24"/>
          <w:szCs w:val="24"/>
        </w:rPr>
      </w:pPr>
      <w:bookmarkStart w:id="16" w:name="_Hlk2427582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ince 1998, one-stage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ransan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dorect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ll-through for </w:t>
      </w:r>
      <w:r w:rsidR="00E9101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reatment of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rectosigmoid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Hirschsprung'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disease (HD)</w:t>
      </w:r>
      <w:r w:rsidR="00CF6097" w:rsidRPr="008D001E">
        <w:rPr>
          <w:rFonts w:ascii="Book Antiqua" w:hAnsi="Book Antiqua"/>
          <w:sz w:val="24"/>
          <w:szCs w:val="24"/>
        </w:rPr>
        <w:t xml:space="preserve"> </w:t>
      </w:r>
      <w:r w:rsidR="00E91019">
        <w:rPr>
          <w:rFonts w:ascii="Book Antiqua" w:eastAsia="宋体" w:hAnsi="Book Antiqua" w:cs="Times New Roman"/>
          <w:kern w:val="0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idely used in newborns</w:t>
      </w:r>
      <w:r w:rsidR="000900B7" w:rsidRP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>without complicati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0900B7">
        <w:rPr>
          <w:rFonts w:ascii="Book Antiqua" w:eastAsia="宋体" w:hAnsi="Book Antiqua" w:cs="Times New Roman"/>
          <w:sz w:val="24"/>
          <w:szCs w:val="24"/>
        </w:rPr>
        <w:t>A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>one-stage laparoscopic operation</w:t>
      </w:r>
      <w:r w:rsidR="004F022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>
        <w:rPr>
          <w:rFonts w:ascii="Book Antiqua" w:eastAsia="宋体" w:hAnsi="Book Antiqua" w:cs="Times New Roman"/>
          <w:sz w:val="24"/>
          <w:szCs w:val="24"/>
        </w:rPr>
        <w:t>has recently been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considered</w:t>
      </w:r>
      <w:r w:rsidR="004F022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a favorable option for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545BE" w:rsidRPr="008D001E">
        <w:rPr>
          <w:rFonts w:ascii="Book Antiqua" w:eastAsia="宋体" w:hAnsi="Book Antiqua" w:cs="Times New Roman"/>
          <w:sz w:val="24"/>
          <w:szCs w:val="24"/>
        </w:rPr>
        <w:t>management of patients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with HD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due to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its superior cosmetic results. However,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is required in some HD </w:t>
      </w:r>
      <w:r w:rsidR="00231012" w:rsidRPr="008D001E">
        <w:rPr>
          <w:rFonts w:ascii="Book Antiqua" w:eastAsia="宋体" w:hAnsi="Book Antiqua" w:cs="Times New Roman"/>
          <w:sz w:val="24"/>
          <w:szCs w:val="24"/>
        </w:rPr>
        <w:t xml:space="preserve">cases </w:t>
      </w:r>
      <w:r w:rsidR="000545BE" w:rsidRPr="008D001E">
        <w:rPr>
          <w:rFonts w:ascii="Book Antiqua" w:eastAsia="宋体" w:hAnsi="Book Antiqua" w:cs="Times New Roman"/>
          <w:sz w:val="24"/>
          <w:szCs w:val="24"/>
        </w:rPr>
        <w:t>for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and dilated colon.</w:t>
      </w:r>
      <w:r w:rsidR="00545A88" w:rsidRPr="008D001E">
        <w:rPr>
          <w:rFonts w:ascii="Book Antiqua" w:eastAsia="宋体" w:hAnsi="Book Antiqua" w:cs="Times New Roman"/>
          <w:color w:val="FF0000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Our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transumbilical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(TUE) and 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anorectoplasty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were effective and achieved a similar cosmetic effect </w:t>
      </w:r>
      <w:r w:rsidR="00E91019">
        <w:rPr>
          <w:rFonts w:ascii="Book Antiqua" w:eastAsia="宋体" w:hAnsi="Book Antiqua" w:cs="Times New Roman"/>
          <w:sz w:val="24"/>
          <w:szCs w:val="24"/>
        </w:rPr>
        <w:t>to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abdominal wall in </w:t>
      </w:r>
      <w:r w:rsidR="000900B7">
        <w:rPr>
          <w:rFonts w:ascii="Book Antiqua" w:eastAsia="宋体" w:hAnsi="Book Antiqua" w:cs="Times New Roman"/>
          <w:sz w:val="24"/>
          <w:szCs w:val="24"/>
        </w:rPr>
        <w:t xml:space="preserve">patients with </w:t>
      </w:r>
      <w:proofErr w:type="spellStart"/>
      <w:r w:rsidR="00545A88" w:rsidRPr="008D001E">
        <w:rPr>
          <w:rFonts w:ascii="Book Antiqua" w:eastAsia="宋体" w:hAnsi="Book Antiqua" w:cs="Times New Roman"/>
          <w:sz w:val="24"/>
          <w:szCs w:val="24"/>
        </w:rPr>
        <w:t>anorectal</w:t>
      </w:r>
      <w:proofErr w:type="spellEnd"/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malformation, but the effect in patients with HD</w:t>
      </w:r>
      <w:r w:rsidR="000900B7" w:rsidRP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>
        <w:rPr>
          <w:rFonts w:ascii="Book Antiqua" w:eastAsia="宋体" w:hAnsi="Book Antiqua" w:cs="Times New Roman"/>
          <w:sz w:val="24"/>
          <w:szCs w:val="24"/>
        </w:rPr>
        <w:t>is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bookmarkEnd w:id="16"/>
    <w:p w14:paraId="44FCC0F5" w14:textId="77777777" w:rsidR="00545A88" w:rsidRPr="008D001E" w:rsidRDefault="00545A8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</w:p>
    <w:p w14:paraId="77577359" w14:textId="65DC06C6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AIM</w:t>
      </w:r>
    </w:p>
    <w:p w14:paraId="7871F3C1" w14:textId="5427A35D" w:rsidR="00845C8C" w:rsidRPr="008D001E" w:rsidRDefault="00CA73F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7" w:name="_Hlk23962144"/>
      <w:r w:rsidRPr="008D001E">
        <w:rPr>
          <w:rFonts w:ascii="Book Antiqua" w:eastAsia="宋体" w:hAnsi="Book Antiqua" w:cs="Times New Roman"/>
          <w:sz w:val="24"/>
          <w:szCs w:val="24"/>
        </w:rPr>
        <w:t xml:space="preserve">To evaluate the safety, efficacy and cosmetic results of TUE in two-stage laparoscopy-assisted pull-through for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HD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7"/>
    </w:p>
    <w:p w14:paraId="46A13ABC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4D882BAD" w14:textId="016A78F2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METHODS</w:t>
      </w:r>
    </w:p>
    <w:p w14:paraId="32570F72" w14:textId="32D3AC4E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From </w:t>
      </w:r>
      <w:r w:rsidR="00515CB6" w:rsidRPr="008D001E">
        <w:rPr>
          <w:rFonts w:ascii="Book Antiqua" w:eastAsia="宋体" w:hAnsi="Book Antiqua" w:cs="Times New Roman"/>
          <w:sz w:val="24"/>
          <w:szCs w:val="24"/>
        </w:rPr>
        <w:t>June 201</w:t>
      </w:r>
      <w:r w:rsidR="00C97656" w:rsidRPr="008D001E">
        <w:rPr>
          <w:rFonts w:ascii="Book Antiqua" w:eastAsia="宋体" w:hAnsi="Book Antiqua" w:cs="Times New Roman"/>
          <w:sz w:val="24"/>
          <w:szCs w:val="24"/>
        </w:rPr>
        <w:t>3</w:t>
      </w:r>
      <w:r w:rsidR="00515CB6" w:rsidRPr="008D001E">
        <w:rPr>
          <w:rFonts w:ascii="Book Antiqua" w:eastAsia="宋体" w:hAnsi="Book Antiqua" w:cs="Times New Roman"/>
          <w:sz w:val="24"/>
          <w:szCs w:val="24"/>
        </w:rPr>
        <w:t xml:space="preserve"> to June 201</w:t>
      </w:r>
      <w:r w:rsidR="00C97656" w:rsidRPr="008D001E">
        <w:rPr>
          <w:rFonts w:ascii="Book Antiqua" w:eastAsia="宋体" w:hAnsi="Book Antiqua" w:cs="Times New Roman"/>
          <w:sz w:val="24"/>
          <w:szCs w:val="24"/>
        </w:rPr>
        <w:t>8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53 patients (40 boys, 13 girls; mean age a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: 5.5 ± 2.2 </w:t>
      </w:r>
      <w:proofErr w:type="spellStart"/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ull-through for HD </w:t>
      </w:r>
      <w:bookmarkStart w:id="18" w:name="_Hlk19603029"/>
      <w:r w:rsidR="00710596" w:rsidRPr="008D001E">
        <w:rPr>
          <w:rFonts w:ascii="Book Antiqua" w:eastAsia="宋体" w:hAnsi="Book Antiqua" w:cs="Times New Roman"/>
          <w:sz w:val="24"/>
          <w:szCs w:val="24"/>
        </w:rPr>
        <w:t>with stoma closure</w:t>
      </w:r>
      <w:bookmarkEnd w:id="18"/>
      <w:r w:rsidR="00710596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ere reviewed at our institution. Two </w:t>
      </w:r>
      <w:proofErr w:type="spellStart"/>
      <w:r w:rsidR="00E91019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E91019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pproaches were used: TUE in 24 patients, and </w:t>
      </w:r>
      <w:r w:rsidR="00CA73FA" w:rsidRPr="008D001E">
        <w:rPr>
          <w:rFonts w:ascii="Book Antiqua" w:eastAsia="宋体" w:hAnsi="Book Antiqua" w:cs="Times New Roman"/>
          <w:sz w:val="24"/>
          <w:szCs w:val="24"/>
        </w:rPr>
        <w:t xml:space="preserve">conventional abdominal </w:t>
      </w:r>
      <w:proofErr w:type="spellStart"/>
      <w:r w:rsidR="00CA73FA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CA73FA" w:rsidRPr="008D001E">
        <w:rPr>
          <w:rFonts w:ascii="Book Antiqua" w:eastAsia="宋体" w:hAnsi="Book Antiqua" w:cs="Times New Roman"/>
          <w:sz w:val="24"/>
          <w:szCs w:val="24"/>
        </w:rPr>
        <w:t xml:space="preserve"> (CAE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29 patients. </w:t>
      </w:r>
      <w:r w:rsidR="00E91019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rectosigmoid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HD had severe preoperativ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or a dilated colon. 26 patients had long-segment HD, and 16 patients had total colonic </w:t>
      </w:r>
      <w:proofErr w:type="spellStart"/>
      <w:r w:rsidR="00F1493D" w:rsidRPr="008D001E">
        <w:rPr>
          <w:rFonts w:ascii="Book Antiqua" w:eastAsia="宋体" w:hAnsi="Book Antiqua" w:cs="Times New Roman"/>
          <w:sz w:val="24"/>
          <w:szCs w:val="24"/>
        </w:rPr>
        <w:t>aganglionosis</w:t>
      </w:r>
      <w:proofErr w:type="spellEnd"/>
      <w:r w:rsidR="00F1493D" w:rsidRPr="008D001E">
        <w:rPr>
          <w:rFonts w:ascii="Book Antiqua" w:eastAsia="宋体" w:hAnsi="Book Antiqua" w:cs="Times New Roman"/>
          <w:sz w:val="24"/>
          <w:szCs w:val="24"/>
        </w:rPr>
        <w:t xml:space="preserve"> (TCA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The patients with left-sided HD underwent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Soave procedure, </w:t>
      </w:r>
      <w:r w:rsidR="00E91019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patients with right-sided HD</w:t>
      </w:r>
      <w:r w:rsidR="00F1493D" w:rsidRPr="008D001E">
        <w:rPr>
          <w:rFonts w:ascii="Book Antiqua" w:eastAsia="宋体" w:hAnsi="Book Antiqua" w:cs="Times New Roman"/>
          <w:sz w:val="24"/>
          <w:szCs w:val="24"/>
        </w:rPr>
        <w:t xml:space="preserve"> and TC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underwent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laparoscopic Duhamel procedure. Demographics, </w:t>
      </w:r>
      <w:proofErr w:type="spellStart"/>
      <w:r w:rsidR="00E91019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E91019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operative time, complications and cosmetic results were respectively evaluated.</w:t>
      </w:r>
    </w:p>
    <w:p w14:paraId="50F85763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5E7E10C9" w14:textId="77777777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lastRenderedPageBreak/>
        <w:t>RESULTS</w:t>
      </w:r>
    </w:p>
    <w:p w14:paraId="623D5C09" w14:textId="2FAD66FF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ere w</w:t>
      </w:r>
      <w:r w:rsidR="000900B7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no difference</w:t>
      </w:r>
      <w:r w:rsidR="000900B7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groups with respect to gender, age a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>, weight and clinical type (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76E80" w:rsidRPr="008D001E">
        <w:rPr>
          <w:rFonts w:ascii="Book Antiqua" w:eastAsia="宋体" w:hAnsi="Book Antiqua" w:cs="Times New Roman"/>
          <w:i/>
          <w:iCs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conversion to open technique was </w:t>
      </w:r>
      <w:r w:rsidR="00E91019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E91019">
        <w:rPr>
          <w:rFonts w:ascii="Book Antiqua" w:eastAsia="宋体" w:hAnsi="Book Antiqua" w:cs="Times New Roman"/>
          <w:sz w:val="24"/>
          <w:szCs w:val="24"/>
        </w:rPr>
        <w:t>Tw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experienced episode</w:t>
      </w:r>
      <w:r w:rsidR="00DB02EB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mucosal prolapse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1 patient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group (8.33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3.45%, 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para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hernia was observed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either of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 groups. Wound infection at the stoma was seen in 1 case </w:t>
      </w:r>
      <w:r w:rsidR="00DB02EB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UE group, and 2 cases </w:t>
      </w:r>
      <w:r w:rsidR="00DB02EB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group (4.17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obstruction was </w:t>
      </w:r>
      <w:r w:rsidR="000900B7">
        <w:rPr>
          <w:rFonts w:ascii="Book Antiqua" w:eastAsia="宋体" w:hAnsi="Book Antiqua" w:cs="Times New Roman"/>
          <w:sz w:val="24"/>
          <w:szCs w:val="24"/>
        </w:rPr>
        <w:t>no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any of the patients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whereas </w:t>
      </w:r>
      <w:r w:rsidR="00DB02EB">
        <w:rPr>
          <w:rFonts w:ascii="Book Antiqua" w:eastAsia="宋体" w:hAnsi="Book Antiqua" w:cs="Times New Roman"/>
          <w:sz w:val="24"/>
          <w:szCs w:val="24"/>
        </w:rPr>
        <w:t>obstruc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</w:t>
      </w:r>
      <w:r w:rsidR="001C2163" w:rsidRPr="008D001E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found i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1 patient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r w:rsidR="00DB02EB">
        <w:rPr>
          <w:rFonts w:ascii="Book Antiqua" w:eastAsia="宋体" w:hAnsi="Book Antiqua" w:cs="Times New Roman"/>
          <w:sz w:val="24"/>
          <w:szCs w:val="24"/>
        </w:rPr>
        <w:t>observ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3 and 5 patients</w:t>
      </w:r>
      <w:r w:rsid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TUE and CAE group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>, respectiv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12.50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There was no significant difference betwee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CAE group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erms of the </w:t>
      </w:r>
      <w:r w:rsidRPr="008D001E">
        <w:rPr>
          <w:rFonts w:ascii="Book Antiqua" w:eastAsia="宋体" w:hAnsi="Book Antiqua" w:cs="Times New Roman"/>
          <w:sz w:val="24"/>
          <w:szCs w:val="24"/>
        </w:rPr>
        <w:t>incidence of soiling and constipation (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The cosmetic result </w:t>
      </w:r>
      <w:r w:rsidR="000900B7">
        <w:rPr>
          <w:rFonts w:ascii="Book Antiqua" w:eastAsia="宋体" w:hAnsi="Book Antiqua" w:cs="Times New Roman"/>
          <w:sz w:val="24"/>
          <w:szCs w:val="24"/>
        </w:rPr>
        <w:t>using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9B7835" w:rsidRPr="008D001E">
        <w:rPr>
          <w:rFonts w:ascii="Book Antiqua" w:eastAsia="宋体" w:hAnsi="Book Antiqua" w:cs="Times New Roman"/>
          <w:sz w:val="24"/>
          <w:szCs w:val="24"/>
        </w:rPr>
        <w:t xml:space="preserve">scar score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better tha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>(</w:t>
      </w:r>
      <w:r w:rsidR="004E5C16" w:rsidRPr="008D001E">
        <w:rPr>
          <w:rFonts w:ascii="Book Antiqua" w:eastAsia="宋体" w:hAnsi="Book Antiqua" w:cs="Times New Roman"/>
          <w:sz w:val="24"/>
          <w:szCs w:val="24"/>
        </w:rPr>
        <w:t>6</w:t>
      </w:r>
      <w:r w:rsidR="002F6B43" w:rsidRPr="008D001E">
        <w:rPr>
          <w:rFonts w:ascii="Book Antiqua" w:eastAsia="宋体" w:hAnsi="Book Antiqua" w:cs="Times New Roman"/>
          <w:sz w:val="24"/>
          <w:szCs w:val="24"/>
        </w:rPr>
        <w:t>.83 ± 0.96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0DE7" w:rsidRPr="008D001E">
        <w:rPr>
          <w:rFonts w:ascii="Book Antiqua" w:eastAsia="宋体" w:hAnsi="Book Antiqua" w:cs="Times New Roman"/>
          <w:sz w:val="24"/>
          <w:szCs w:val="24"/>
        </w:rPr>
        <w:t>13.32 ± 1.57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&lt;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</w:t>
      </w:r>
    </w:p>
    <w:p w14:paraId="6700B4C3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2914CAF" w14:textId="77777777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NCLUSION</w:t>
      </w:r>
    </w:p>
    <w:p w14:paraId="6A2AB042" w14:textId="2A5502AE" w:rsidR="00845C8C" w:rsidRPr="008D001E" w:rsidRDefault="001606C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636A" w:rsidRPr="008D001E">
        <w:rPr>
          <w:rFonts w:ascii="Book Antiqua" w:eastAsia="宋体" w:hAnsi="Book Antiqua" w:cs="Times New Roman"/>
          <w:sz w:val="24"/>
          <w:szCs w:val="24"/>
        </w:rPr>
        <w:t xml:space="preserve">is </w:t>
      </w:r>
      <w:r w:rsidR="00AB61F7" w:rsidRPr="008D001E">
        <w:rPr>
          <w:rFonts w:ascii="Book Antiqua" w:eastAsia="宋体" w:hAnsi="Book Antiqua" w:cs="Times New Roman"/>
          <w:sz w:val="24"/>
          <w:szCs w:val="24"/>
        </w:rPr>
        <w:t>a safe and feasible method for</w:t>
      </w:r>
      <w:r w:rsidR="001345AC" w:rsidRPr="008D001E">
        <w:rPr>
          <w:rFonts w:ascii="Book Antiqua" w:hAnsi="Book Antiqua"/>
          <w:sz w:val="24"/>
          <w:szCs w:val="24"/>
        </w:rPr>
        <w:t xml:space="preserve"> </w:t>
      </w:r>
      <w:r w:rsidR="00DB02EB">
        <w:rPr>
          <w:rFonts w:ascii="Book Antiqua" w:hAnsi="Book Antiqua"/>
          <w:sz w:val="24"/>
          <w:szCs w:val="24"/>
        </w:rPr>
        <w:t xml:space="preserve">the </w:t>
      </w:r>
      <w:r w:rsidR="001345AC" w:rsidRPr="008D001E">
        <w:rPr>
          <w:rFonts w:ascii="Book Antiqua" w:eastAsia="宋体" w:hAnsi="Book Antiqua" w:cs="Times New Roman"/>
          <w:sz w:val="24"/>
          <w:szCs w:val="24"/>
        </w:rPr>
        <w:t>treatment of</w:t>
      </w:r>
      <w:r w:rsidR="00AB61F7" w:rsidRPr="008D001E">
        <w:rPr>
          <w:rFonts w:ascii="Book Antiqua" w:eastAsia="宋体" w:hAnsi="Book Antiqua" w:cs="Times New Roman"/>
          <w:sz w:val="24"/>
          <w:szCs w:val="24"/>
        </w:rPr>
        <w:t xml:space="preserve"> HD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and the staged </w:t>
      </w:r>
      <w:proofErr w:type="spellStart"/>
      <w:r w:rsidR="00117512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 and two-stage laparoscopy-assisted pull-through </w:t>
      </w:r>
      <w:bookmarkStart w:id="19" w:name="_Hlk24205488"/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achieved </w:t>
      </w:r>
      <w:r w:rsidR="004C07A3" w:rsidRPr="008D001E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similar cosmetic effect </w:t>
      </w:r>
      <w:r w:rsidR="00DB02EB">
        <w:rPr>
          <w:rFonts w:ascii="Book Antiqua" w:eastAsia="宋体" w:hAnsi="Book Antiqua" w:cs="Times New Roman"/>
          <w:sz w:val="24"/>
          <w:szCs w:val="24"/>
        </w:rPr>
        <w:t>to the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</w:t>
      </w:r>
      <w:bookmarkEnd w:id="19"/>
      <w:r w:rsidR="009B6F3B" w:rsidRPr="008D001E">
        <w:rPr>
          <w:rFonts w:ascii="Book Antiqua" w:eastAsia="宋体" w:hAnsi="Book Antiqua" w:cs="Times New Roman"/>
          <w:sz w:val="24"/>
          <w:szCs w:val="24"/>
        </w:rPr>
        <w:t>ic procedure</w:t>
      </w:r>
      <w:r w:rsidR="001345AC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802B8F3" w14:textId="77777777" w:rsidR="00117512" w:rsidRPr="008D001E" w:rsidRDefault="00117512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2B8C1C0" w14:textId="3C41BD65" w:rsidR="00845C8C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Key words: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845C8C" w:rsidRPr="008D001E">
        <w:rPr>
          <w:rFonts w:ascii="Book Antiqua" w:eastAsia="宋体" w:hAnsi="Book Antiqua" w:cs="Times New Roman"/>
          <w:sz w:val="24"/>
          <w:szCs w:val="24"/>
        </w:rPr>
        <w:t>Hirschsprung's</w:t>
      </w:r>
      <w:proofErr w:type="spellEnd"/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diseas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;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T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ransumbilical</w:t>
      </w:r>
      <w:proofErr w:type="spellEnd"/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845C8C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>;</w:t>
      </w:r>
      <w:r w:rsidR="00274A7C" w:rsidRPr="008D001E">
        <w:rPr>
          <w:rFonts w:ascii="Book Antiqua" w:eastAsia="宋体" w:hAnsi="Book Antiqua" w:cs="Times New Roman"/>
          <w:sz w:val="24"/>
          <w:szCs w:val="24"/>
        </w:rPr>
        <w:t xml:space="preserve"> C</w:t>
      </w:r>
      <w:r w:rsidR="00760CE6" w:rsidRPr="008D001E">
        <w:rPr>
          <w:rFonts w:ascii="Book Antiqua" w:eastAsia="宋体" w:hAnsi="Book Antiqua" w:cs="Times New Roman"/>
          <w:sz w:val="24"/>
          <w:szCs w:val="24"/>
        </w:rPr>
        <w:t xml:space="preserve">onventional abdominal </w:t>
      </w:r>
      <w:proofErr w:type="spellStart"/>
      <w:r w:rsidR="00760CE6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760CE6" w:rsidRPr="008D001E">
        <w:rPr>
          <w:rFonts w:ascii="Book Antiqua" w:eastAsia="宋体" w:hAnsi="Book Antiqua" w:cs="Times New Roman"/>
          <w:sz w:val="24"/>
          <w:szCs w:val="24"/>
        </w:rPr>
        <w:t xml:space="preserve">; </w:t>
      </w:r>
      <w:r w:rsidRPr="008D001E">
        <w:rPr>
          <w:rFonts w:ascii="Book Antiqua" w:eastAsia="宋体" w:hAnsi="Book Antiqua" w:cs="Times New Roman"/>
          <w:sz w:val="24"/>
          <w:szCs w:val="24"/>
        </w:rPr>
        <w:t>L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aparoscopy</w:t>
      </w:r>
      <w:r w:rsidRPr="008D001E">
        <w:rPr>
          <w:rFonts w:ascii="Book Antiqua" w:eastAsia="宋体" w:hAnsi="Book Antiqua" w:cs="Times New Roman"/>
          <w:sz w:val="24"/>
          <w:szCs w:val="24"/>
        </w:rPr>
        <w:t>; P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ull through</w:t>
      </w:r>
      <w:r w:rsidRPr="008D001E">
        <w:rPr>
          <w:rFonts w:ascii="Book Antiqua" w:eastAsia="宋体" w:hAnsi="Book Antiqua" w:cs="Times New Roman"/>
          <w:sz w:val="24"/>
          <w:szCs w:val="24"/>
        </w:rPr>
        <w:t>;</w:t>
      </w:r>
      <w:r w:rsidR="00654547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C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osmetic result</w:t>
      </w:r>
    </w:p>
    <w:p w14:paraId="410BA575" w14:textId="77777777" w:rsidR="008D001E" w:rsidRPr="008D001E" w:rsidRDefault="008D00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890F19B" w14:textId="77777777" w:rsidR="008D001E" w:rsidRPr="008D001E" w:rsidRDefault="008D001E" w:rsidP="008D001E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0" w:name="OLE_LINK67"/>
      <w:bookmarkStart w:id="21" w:name="OLE_LINK65"/>
      <w:bookmarkStart w:id="22" w:name="OLE_LINK71"/>
      <w:bookmarkStart w:id="23" w:name="OLE_LINK58"/>
      <w:bookmarkStart w:id="24" w:name="OLE_LINK59"/>
      <w:bookmarkStart w:id="25" w:name="OLE_LINK24"/>
      <w:bookmarkStart w:id="26" w:name="OLE_LINK77"/>
      <w:r w:rsidRPr="008D001E">
        <w:rPr>
          <w:rFonts w:ascii="Book Antiqua" w:eastAsia="宋体" w:hAnsi="Book Antiqua" w:cs="Times New Roman"/>
          <w:b/>
          <w:kern w:val="0"/>
          <w:sz w:val="24"/>
          <w:szCs w:val="24"/>
        </w:rPr>
        <w:t>© The Author(s) 201</w:t>
      </w:r>
      <w:r w:rsidRPr="008D001E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>9</w:t>
      </w:r>
      <w:r w:rsidRPr="008D001E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Published by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Baishideng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blishing Group Inc. All rights reserved.</w:t>
      </w:r>
      <w:bookmarkEnd w:id="20"/>
      <w:bookmarkEnd w:id="21"/>
      <w:bookmarkEnd w:id="2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bookmarkEnd w:id="23"/>
    <w:bookmarkEnd w:id="24"/>
    <w:bookmarkEnd w:id="25"/>
    <w:p w14:paraId="6477363E" w14:textId="25E3FE37" w:rsidR="00D86815" w:rsidRPr="008D001E" w:rsidRDefault="00D86815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19E7DEF" w14:textId="04809BAD" w:rsidR="00550FA9" w:rsidRDefault="00B313B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Core tip: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is </w:t>
      </w:r>
      <w:r w:rsidR="00DB02EB">
        <w:rPr>
          <w:rFonts w:ascii="Book Antiqua" w:eastAsia="宋体" w:hAnsi="Book Antiqua" w:cs="Times New Roman"/>
          <w:sz w:val="24"/>
          <w:szCs w:val="24"/>
        </w:rPr>
        <w:t>stud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escribes a comparison </w:t>
      </w:r>
      <w:r w:rsidR="00DB02EB">
        <w:rPr>
          <w:rFonts w:ascii="Book Antiqua" w:eastAsia="宋体" w:hAnsi="Book Antiqua" w:cs="Times New Roman"/>
          <w:sz w:val="24"/>
          <w:szCs w:val="24"/>
        </w:rPr>
        <w:t>be</w:t>
      </w:r>
      <w:r w:rsidR="000900B7">
        <w:rPr>
          <w:rFonts w:ascii="Book Antiqua" w:eastAsia="宋体" w:hAnsi="Book Antiqua" w:cs="Times New Roman"/>
          <w:sz w:val="24"/>
          <w:szCs w:val="24"/>
        </w:rPr>
        <w:t>t</w:t>
      </w:r>
      <w:r w:rsidR="00DB02EB">
        <w:rPr>
          <w:rFonts w:ascii="Book Antiqua" w:eastAsia="宋体" w:hAnsi="Book Antiqua" w:cs="Times New Roman"/>
          <w:sz w:val="24"/>
          <w:szCs w:val="24"/>
        </w:rPr>
        <w:t>w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transumbilic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(TUE) and conventional abdominal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ingle-barreled fashion and two-stage laparoscopy-assisted pull-through </w:t>
      </w:r>
      <w:r w:rsidR="000900B7">
        <w:rPr>
          <w:rFonts w:ascii="Book Antiqua" w:eastAsia="宋体" w:hAnsi="Book Antiqua" w:cs="Times New Roman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>Hirschsprung'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disease (HD) with stoma closure. TUE is a safe and feasible method for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reatment of HD, offering easier stoma care and better cosmetic results, and the staged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two-stage laparoscopy-assisted pull-through achieved a similar cosmetic effect </w:t>
      </w:r>
      <w:r w:rsidR="00DB02EB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ic procedure.</w:t>
      </w:r>
    </w:p>
    <w:p w14:paraId="64BDD101" w14:textId="352AC771" w:rsidR="008D001E" w:rsidRDefault="008D00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2C665CFB" w14:textId="1AF00E5A" w:rsidR="000E5959" w:rsidRDefault="008D001E" w:rsidP="000E5959">
      <w:pPr>
        <w:pStyle w:val="ab"/>
        <w:snapToGrid w:val="0"/>
        <w:spacing w:before="0" w:beforeAutospacing="0" w:after="0" w:afterAutospacing="0" w:line="360" w:lineRule="auto"/>
        <w:jc w:val="both"/>
        <w:outlineLvl w:val="0"/>
        <w:rPr>
          <w:rFonts w:ascii="Book Antiqua" w:hAnsi="Book Antiqua"/>
        </w:rPr>
      </w:pPr>
      <w:proofErr w:type="spellStart"/>
      <w:r w:rsidRPr="008D001E">
        <w:rPr>
          <w:rFonts w:ascii="Book Antiqua" w:hAnsi="Book Antiqua"/>
          <w:color w:val="000000" w:themeColor="text1"/>
        </w:rPr>
        <w:t>Xu</w:t>
      </w:r>
      <w:proofErr w:type="spellEnd"/>
      <w:r w:rsidRPr="008D001E">
        <w:rPr>
          <w:rFonts w:ascii="Book Antiqua" w:hAnsi="Book Antiqua"/>
          <w:color w:val="000000" w:themeColor="text1"/>
        </w:rPr>
        <w:t xml:space="preserve"> PP, Chang XP, Zhang X, Chi SQ, Cao GQ, Li S, Yang DH, Li XY</w:t>
      </w:r>
      <w:r>
        <w:rPr>
          <w:rFonts w:ascii="Book Antiqua" w:hAnsi="Book Antiqua"/>
          <w:color w:val="000000" w:themeColor="text1"/>
        </w:rPr>
        <w:t>,</w:t>
      </w:r>
      <w:r w:rsidRPr="008D001E">
        <w:rPr>
          <w:rFonts w:ascii="Book Antiqua" w:hAnsi="Book Antiqua"/>
          <w:color w:val="000000" w:themeColor="text1"/>
        </w:rPr>
        <w:t xml:space="preserve"> Tang ST</w:t>
      </w:r>
      <w:r>
        <w:rPr>
          <w:rFonts w:ascii="Book Antiqua" w:hAnsi="Book Antiqua"/>
          <w:color w:val="000000" w:themeColor="text1"/>
        </w:rPr>
        <w:t xml:space="preserve">. </w:t>
      </w:r>
      <w:proofErr w:type="spellStart"/>
      <w:r w:rsidRPr="008D001E">
        <w:rPr>
          <w:rFonts w:ascii="Book Antiqua" w:hAnsi="Book Antiqua"/>
          <w:color w:val="000000" w:themeColor="text1"/>
        </w:rPr>
        <w:t>Transumbilical</w:t>
      </w:r>
      <w:proofErr w:type="spellEnd"/>
      <w:r w:rsidRPr="008D001E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8D001E">
        <w:rPr>
          <w:rFonts w:ascii="Book Antiqua" w:hAnsi="Book Antiqua"/>
          <w:color w:val="000000" w:themeColor="text1"/>
        </w:rPr>
        <w:t>enterostomy</w:t>
      </w:r>
      <w:proofErr w:type="spellEnd"/>
      <w:r w:rsidRPr="008D001E">
        <w:rPr>
          <w:rFonts w:ascii="Book Antiqua" w:hAnsi="Book Antiqua"/>
          <w:color w:val="000000" w:themeColor="text1"/>
        </w:rPr>
        <w:t xml:space="preserve"> for </w:t>
      </w:r>
      <w:proofErr w:type="spellStart"/>
      <w:r w:rsidRPr="008D001E">
        <w:rPr>
          <w:rFonts w:ascii="Book Antiqua" w:hAnsi="Book Antiqua"/>
          <w:color w:val="000000" w:themeColor="text1"/>
        </w:rPr>
        <w:t>Hirschsprung's</w:t>
      </w:r>
      <w:proofErr w:type="spellEnd"/>
      <w:r w:rsidRPr="008D001E">
        <w:rPr>
          <w:rFonts w:ascii="Book Antiqua" w:hAnsi="Book Antiqua"/>
          <w:color w:val="000000" w:themeColor="text1"/>
        </w:rPr>
        <w:t xml:space="preserve"> disease </w:t>
      </w:r>
      <w:r w:rsidR="000900B7">
        <w:rPr>
          <w:rFonts w:ascii="Book Antiqua" w:hAnsi="Book Antiqua"/>
          <w:color w:val="000000" w:themeColor="text1"/>
        </w:rPr>
        <w:t>with</w:t>
      </w:r>
      <w:r w:rsidRPr="008D001E">
        <w:rPr>
          <w:rFonts w:ascii="Book Antiqua" w:hAnsi="Book Antiqua"/>
          <w:color w:val="000000" w:themeColor="text1"/>
        </w:rPr>
        <w:t xml:space="preserve"> </w:t>
      </w:r>
      <w:r w:rsidR="00DB02EB">
        <w:rPr>
          <w:rFonts w:ascii="Book Antiqua" w:hAnsi="Book Antiqua"/>
          <w:color w:val="000000" w:themeColor="text1"/>
        </w:rPr>
        <w:t xml:space="preserve">a </w:t>
      </w:r>
      <w:r w:rsidRPr="008D001E">
        <w:rPr>
          <w:rFonts w:ascii="Book Antiqua" w:hAnsi="Book Antiqua"/>
          <w:color w:val="000000" w:themeColor="text1"/>
        </w:rPr>
        <w:t>two-stage laparoscopy-assisted</w:t>
      </w:r>
      <w:bookmarkStart w:id="27" w:name="_GoBack"/>
      <w:bookmarkEnd w:id="27"/>
      <w:r w:rsidRPr="008D001E">
        <w:rPr>
          <w:rFonts w:ascii="Book Antiqua" w:hAnsi="Book Antiqua"/>
          <w:color w:val="000000" w:themeColor="text1"/>
        </w:rPr>
        <w:t xml:space="preserve"> pull-through</w:t>
      </w:r>
      <w:r w:rsidR="002C45F9">
        <w:rPr>
          <w:rFonts w:ascii="Book Antiqua" w:hAnsi="Book Antiqua"/>
          <w:color w:val="000000" w:themeColor="text1"/>
        </w:rPr>
        <w:t xml:space="preserve"> procedure</w:t>
      </w:r>
      <w:r>
        <w:rPr>
          <w:rFonts w:ascii="Book Antiqua" w:hAnsi="Book Antiqua"/>
          <w:color w:val="000000" w:themeColor="text1"/>
        </w:rPr>
        <w:t xml:space="preserve">. </w:t>
      </w:r>
      <w:r w:rsidRPr="008D001E">
        <w:rPr>
          <w:rFonts w:ascii="Book Antiqua" w:hAnsi="Book Antiqua"/>
          <w:i/>
          <w:iCs/>
          <w:color w:val="000000" w:themeColor="text1"/>
        </w:rPr>
        <w:t xml:space="preserve">World J </w:t>
      </w:r>
      <w:proofErr w:type="spellStart"/>
      <w:r w:rsidRPr="008D001E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Pr="008D001E">
        <w:rPr>
          <w:rFonts w:ascii="Book Antiqua" w:hAnsi="Book Antiqua"/>
          <w:i/>
          <w:iCs/>
          <w:color w:val="000000" w:themeColor="text1"/>
        </w:rPr>
        <w:t xml:space="preserve"> </w:t>
      </w:r>
      <w:r w:rsidR="000E5959" w:rsidRPr="00360997">
        <w:rPr>
          <w:rFonts w:ascii="Book Antiqua" w:hAnsi="Book Antiqua"/>
        </w:rPr>
        <w:t xml:space="preserve">2019; 25(46): </w:t>
      </w:r>
      <w:r w:rsidR="000E5959">
        <w:rPr>
          <w:rFonts w:ascii="Book Antiqua" w:hAnsi="Book Antiqua" w:hint="eastAsia"/>
        </w:rPr>
        <w:t>678</w:t>
      </w:r>
      <w:r w:rsidR="008911A2">
        <w:rPr>
          <w:rFonts w:ascii="Book Antiqua" w:hAnsi="Book Antiqua" w:hint="eastAsia"/>
        </w:rPr>
        <w:t>1</w:t>
      </w:r>
      <w:r w:rsidR="000E5959" w:rsidRPr="00360997">
        <w:rPr>
          <w:rFonts w:ascii="Book Antiqua" w:hAnsi="Book Antiqua"/>
        </w:rPr>
        <w:t>-</w:t>
      </w:r>
      <w:r w:rsidR="000E5959">
        <w:rPr>
          <w:rFonts w:ascii="Book Antiqua" w:hAnsi="Book Antiqua" w:hint="eastAsia"/>
        </w:rPr>
        <w:t>678</w:t>
      </w:r>
      <w:r w:rsidR="008911A2">
        <w:rPr>
          <w:rFonts w:ascii="Book Antiqua" w:hAnsi="Book Antiqua" w:hint="eastAsia"/>
        </w:rPr>
        <w:t>9</w:t>
      </w:r>
    </w:p>
    <w:p w14:paraId="6E09C38D" w14:textId="2E4D80B2" w:rsidR="000E5959" w:rsidRDefault="000E5959" w:rsidP="000E5959">
      <w:pPr>
        <w:pStyle w:val="ab"/>
        <w:snapToGrid w:val="0"/>
        <w:spacing w:before="0" w:beforeAutospacing="0" w:after="0" w:afterAutospacing="0" w:line="360" w:lineRule="auto"/>
        <w:jc w:val="both"/>
        <w:outlineLvl w:val="0"/>
        <w:rPr>
          <w:rFonts w:ascii="Book Antiqua" w:hAnsi="Book Antiqua"/>
        </w:rPr>
      </w:pPr>
      <w:r w:rsidRPr="00360997">
        <w:rPr>
          <w:rFonts w:ascii="Book Antiqua" w:hAnsi="Book Antiqua"/>
          <w:b/>
        </w:rPr>
        <w:t xml:space="preserve">URL: </w:t>
      </w:r>
      <w:r w:rsidRPr="00360997">
        <w:rPr>
          <w:rFonts w:ascii="Book Antiqua" w:hAnsi="Book Antiqua"/>
        </w:rPr>
        <w:t>https://www.wjgnet.com/1007-9327/full/v25/i46/</w:t>
      </w:r>
      <w:r>
        <w:rPr>
          <w:rFonts w:ascii="Book Antiqua" w:hAnsi="Book Antiqua" w:hint="eastAsia"/>
        </w:rPr>
        <w:t>678</w:t>
      </w:r>
      <w:r w:rsidR="008911A2">
        <w:rPr>
          <w:rFonts w:ascii="Book Antiqua" w:hAnsi="Book Antiqua" w:hint="eastAsia"/>
        </w:rPr>
        <w:t>1</w:t>
      </w:r>
      <w:r w:rsidRPr="00360997">
        <w:rPr>
          <w:rFonts w:ascii="Book Antiqua" w:hAnsi="Book Antiqua"/>
        </w:rPr>
        <w:t>.htm</w:t>
      </w:r>
    </w:p>
    <w:p w14:paraId="5ACD7924" w14:textId="64E520A2" w:rsidR="008D001E" w:rsidRPr="00BC4A34" w:rsidRDefault="000E5959" w:rsidP="000E5959">
      <w:pPr>
        <w:adjustRightInd w:val="0"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60997">
        <w:rPr>
          <w:rFonts w:ascii="Book Antiqua" w:hAnsi="Book Antiqua"/>
          <w:b/>
        </w:rPr>
        <w:t xml:space="preserve">DOI: </w:t>
      </w:r>
      <w:r w:rsidRPr="00BC4A34">
        <w:rPr>
          <w:rFonts w:ascii="Book Antiqua" w:eastAsia="宋体" w:hAnsi="Book Antiqua" w:cs="宋体"/>
          <w:kern w:val="0"/>
          <w:sz w:val="24"/>
          <w:szCs w:val="24"/>
        </w:rPr>
        <w:t>https://dx.doi.org/10.3748/wjg.v25.i46.</w:t>
      </w:r>
      <w:r w:rsidRPr="00BC4A34">
        <w:rPr>
          <w:rFonts w:ascii="Book Antiqua" w:eastAsia="宋体" w:hAnsi="Book Antiqua" w:cs="宋体" w:hint="eastAsia"/>
          <w:kern w:val="0"/>
          <w:sz w:val="24"/>
          <w:szCs w:val="24"/>
        </w:rPr>
        <w:t>678</w:t>
      </w:r>
      <w:r w:rsidR="008911A2">
        <w:rPr>
          <w:rFonts w:ascii="Book Antiqua" w:eastAsia="宋体" w:hAnsi="Book Antiqua" w:cs="宋体" w:hint="eastAsia"/>
          <w:kern w:val="0"/>
          <w:sz w:val="24"/>
          <w:szCs w:val="24"/>
        </w:rPr>
        <w:t>1</w:t>
      </w:r>
    </w:p>
    <w:p w14:paraId="4531FDC9" w14:textId="5377EEFC" w:rsidR="00C852CD" w:rsidRDefault="00C852CD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692C916A" w14:textId="6DD37688" w:rsidR="00D86815" w:rsidRPr="008D001E" w:rsidRDefault="00D86815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INTRODUCTION</w:t>
      </w:r>
    </w:p>
    <w:p w14:paraId="7170469B" w14:textId="3B8AD62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Hirschsprung’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disease</w:t>
      </w:r>
      <w:r w:rsidR="00D86815" w:rsidRPr="008D001E">
        <w:rPr>
          <w:rFonts w:ascii="Book Antiqua" w:eastAsia="宋体" w:hAnsi="Book Antiqua" w:cs="Times New Roman"/>
          <w:sz w:val="24"/>
          <w:szCs w:val="24"/>
        </w:rPr>
        <w:t xml:space="preserve"> (HD)</w:t>
      </w:r>
      <w:r w:rsidR="00FE1EAB">
        <w:rPr>
          <w:rFonts w:ascii="Book Antiqua" w:eastAsia="宋体" w:hAnsi="Book Antiqua" w:cs="Times New Roman"/>
          <w:sz w:val="24"/>
          <w:szCs w:val="24"/>
        </w:rPr>
        <w:t>, also</w:t>
      </w:r>
      <w:bookmarkEnd w:id="26"/>
      <w:r w:rsidRPr="008D001E">
        <w:rPr>
          <w:rFonts w:ascii="Book Antiqua" w:eastAsia="宋体" w:hAnsi="Book Antiqua" w:cs="Times New Roman"/>
          <w:sz w:val="24"/>
          <w:szCs w:val="24"/>
        </w:rPr>
        <w:t xml:space="preserve"> known as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ganglionos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i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haracterized by the absence of ganglion cells in th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myenteric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submucos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plexuses of the colon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111D7D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Kenny&lt;/Author&gt;&lt;Year&gt;2010&lt;/Year&gt;&lt;RecNum&gt;10&lt;/RecNum&gt;&lt;DisplayText&gt;[1]&lt;/DisplayText&gt;&lt;record&gt;&lt;rec-number&gt;10&lt;/rec-number&gt;&lt;foreign-keys&gt;&lt;key app="EN" db-id="dw0e0txfgr2saaesp0exvvewssr2afswt2tz"&gt;10&lt;/key&gt;&lt;/foreign-keys&gt;&lt;ref-type name="Journal Article"&gt;17&lt;/ref-type&gt;&lt;contributors&gt;&lt;authors&gt;&lt;author&gt;Kenny, S. E.&lt;/author&gt;&lt;author&gt;Tam, P. K.&lt;/author&gt;&lt;author&gt;Garcia-Barcelo, M.&lt;/author&gt;&lt;/authors&gt;&lt;/contributors&gt;&lt;auth-address&gt;Department of Paediatric Surgery, Alder Hey Children&amp;apos;s NHS Foundation Trust, Liverpool, UK. simon.kenny@liv.ac.uk&lt;/auth-address&gt;&lt;titles&gt;&lt;title&gt;Hirschsprung&amp;apos;s disease&lt;/title&gt;&lt;secondary-title&gt;Semin Pediatr Surg&lt;/secondary-title&gt;&lt;alt-title&gt;Seminars in pediatric surgery&lt;/alt-title&gt;&lt;/titles&gt;&lt;periodical&gt;&lt;full-title&gt;Semin Pediatr Surg&lt;/full-title&gt;&lt;abbr-1&gt;Seminars in pediatric surgery&lt;/abbr-1&gt;&lt;/periodical&gt;&lt;alt-periodical&gt;&lt;full-title&gt;Semin Pediatr Surg&lt;/full-title&gt;&lt;abbr-1&gt;Seminars in pediatric surgery&lt;/abbr-1&gt;&lt;/alt-periodical&gt;&lt;pages&gt;194-200&lt;/pages&gt;&lt;volume&gt;19&lt;/volume&gt;&lt;number&gt;3&lt;/number&gt;&lt;edition&gt;2010/07/09&lt;/edition&gt;&lt;keywords&gt;&lt;keyword&gt;Abnormalities, Multiple/*diagnosis/epidemiology/surgery&lt;/keyword&gt;&lt;keyword&gt;Digestive System Abnormalities/diagnosis/epidemiology/surgery&lt;/keyword&gt;&lt;keyword&gt;Enteric Nervous System/*abnormalities&lt;/keyword&gt;&lt;keyword&gt;Female&lt;/keyword&gt;&lt;keyword&gt;Follow-Up Studies&lt;/keyword&gt;&lt;keyword&gt;*Genetic Predisposition to Disease&lt;/keyword&gt;&lt;keyword&gt;Hirschsprung Disease/epidemiology/*genetics/surgery&lt;/keyword&gt;&lt;keyword&gt;Humans&lt;/keyword&gt;&lt;keyword&gt;Incidence&lt;/keyword&gt;&lt;keyword&gt;Infant, Newborn&lt;/keyword&gt;&lt;keyword&gt;Male&lt;/keyword&gt;&lt;keyword&gt;Risk Assessment&lt;/keyword&gt;&lt;keyword&gt;Treatment Outcome&lt;/keyword&gt;&lt;/keywords&gt;&lt;dates&gt;&lt;year&gt;2010&lt;/year&gt;&lt;pub-dates&gt;&lt;date&gt;Aug&lt;/date&gt;&lt;/pub-dates&gt;&lt;/dates&gt;&lt;isbn&gt;1055-8586&lt;/isbn&gt;&lt;accession-num&gt;20610192&lt;/accession-num&gt;&lt;urls&gt;&lt;/urls&gt;&lt;electronic-resource-num&gt;10.1053/j.sempedsurg.2010.03.004&lt;/electronic-resource-num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111D7D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" w:tooltip="Kenny, 2010 #10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11D7D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bookmarkStart w:id="28" w:name="OLE_LINK27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bookmarkStart w:id="29" w:name="_Hlk24136416"/>
      <w:bookmarkEnd w:id="2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0" w:name="OLE_LINK327"/>
      <w:r w:rsidR="00F36411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1948, Swenson first </w:t>
      </w:r>
      <w:r w:rsidR="003E3B99" w:rsidRPr="008D001E">
        <w:rPr>
          <w:rFonts w:ascii="Book Antiqua" w:eastAsia="宋体" w:hAnsi="Book Antiqua" w:cs="Times New Roman"/>
          <w:kern w:val="0"/>
          <w:sz w:val="24"/>
          <w:szCs w:val="24"/>
        </w:rPr>
        <w:t>report</w:t>
      </w:r>
      <w:r w:rsidR="00F36411" w:rsidRPr="008D001E">
        <w:rPr>
          <w:rFonts w:ascii="Book Antiqua" w:eastAsia="宋体" w:hAnsi="Book Antiqua" w:cs="Times New Roman"/>
          <w:kern w:val="0"/>
          <w:sz w:val="24"/>
          <w:szCs w:val="24"/>
        </w:rPr>
        <w:t>ed</w:t>
      </w:r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 staged repair</w:t>
      </w:r>
      <w:r w:rsidR="00736479" w:rsidRPr="008D001E">
        <w:rPr>
          <w:rFonts w:ascii="Book Antiqua" w:hAnsi="Book Antiqua"/>
          <w:sz w:val="24"/>
          <w:szCs w:val="24"/>
        </w:rPr>
        <w:t xml:space="preserve"> </w:t>
      </w:r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by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proofErr w:type="spellStart"/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>transabdominal</w:t>
      </w:r>
      <w:proofErr w:type="spellEnd"/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ll-through operation</w:t>
      </w:r>
      <w:r w:rsidR="00A2092D" w:rsidRPr="008D001E">
        <w:rPr>
          <w:rFonts w:ascii="Book Antiqua" w:eastAsia="宋体" w:hAnsi="Book Antiqua" w:cs="Times New Roman"/>
          <w:kern w:val="0"/>
          <w:sz w:val="24"/>
          <w:szCs w:val="24"/>
        </w:rPr>
        <w:t>, followed by closure of the colostomy of HD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Swenson&lt;/Author&gt;&lt;Year&gt;1948&lt;/Year&gt;&lt;RecNum&gt;169&lt;/RecNum&gt;&lt;DisplayText&gt;[2]&lt;/DisplayText&gt;&lt;record&gt;&lt;rec-number&gt;169&lt;/rec-number&gt;&lt;foreign-keys&gt;&lt;key app="EN" db-id="dw0e0txfgr2saaesp0exvvewssr2afswt2tz"&gt;169&lt;/key&gt;&lt;/foreign-keys&gt;&lt;ref-type name="Journal Article"&gt;17&lt;/ref-type&gt;&lt;contributors&gt;&lt;authors&gt;&lt;author&gt;Swenson, O.&lt;/author&gt;&lt;author&gt;Bill, A. H., Jr.&lt;/author&gt;&lt;/authors&gt;&lt;/contributors&gt;&lt;titles&gt;&lt;title&gt;Resection of rectum and rectosigmoid with preservation of the sphincter for benign spastic lesions producing megacolon; an experimental study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212-20&lt;/pages&gt;&lt;volume&gt;24&lt;/volume&gt;&lt;number&gt;2&lt;/number&gt;&lt;edition&gt;1948/08/01&lt;/edition&gt;&lt;keywords&gt;&lt;keyword&gt;*Colectomy&lt;/keyword&gt;&lt;keyword&gt;*Colon&lt;/keyword&gt;&lt;keyword&gt;Colon, Sigmoid/*surgery&lt;/keyword&gt;&lt;keyword&gt;*Digestive System&lt;/keyword&gt;&lt;keyword&gt;*Digestive System Surgical Procedures&lt;/keyword&gt;&lt;keyword&gt;Humans&lt;/keyword&gt;&lt;keyword&gt;*Intestines&lt;/keyword&gt;&lt;keyword&gt;Megacolon/*surgery&lt;/keyword&gt;&lt;keyword&gt;*Muscle Spasticity&lt;/keyword&gt;&lt;keyword&gt;Rectum/*surgery&lt;/keyword&gt;&lt;/keywords&gt;&lt;dates&gt;&lt;year&gt;1948&lt;/year&gt;&lt;pub-dates&gt;&lt;date&gt;Aug&lt;/date&gt;&lt;/pub-dates&gt;&lt;/dates&gt;&lt;isbn&gt;0039-6060 (Print)&amp;#xD;0039-6060&lt;/isbn&gt;&lt;accession-num&gt;18872852&lt;/accession-num&gt;&lt;urls&gt;&lt;/urls&gt;&lt;remote-database-provider&gt;Nlm&lt;/remote-database-provider&gt;&lt;language&gt;eng&lt;/language&gt;&lt;/record&gt;&lt;/Cite&gt;&lt;/EndNote&gt;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Swenson, 1948 #169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E26947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B51397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ince 1980,</w:t>
      </w:r>
      <w:bookmarkEnd w:id="3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1" w:name="_Hlk2401519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one-stage </w:t>
      </w:r>
      <w:r w:rsidR="009F5EF0" w:rsidRPr="008D001E">
        <w:rPr>
          <w:rFonts w:ascii="Book Antiqua" w:eastAsia="宋体" w:hAnsi="Book Antiqua" w:cs="Times New Roman"/>
          <w:kern w:val="0"/>
          <w:sz w:val="24"/>
          <w:szCs w:val="24"/>
        </w:rPr>
        <w:t>pull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</w:rPr>
        <w:t>-</w:t>
      </w:r>
      <w:r w:rsidR="009F5EF0" w:rsidRPr="008D001E">
        <w:rPr>
          <w:rFonts w:ascii="Book Antiqua" w:eastAsia="宋体" w:hAnsi="Book Antiqua" w:cs="Times New Roman"/>
          <w:kern w:val="0"/>
          <w:sz w:val="24"/>
          <w:szCs w:val="24"/>
        </w:rPr>
        <w:t>through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has been reported to be safe and effective in HD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bzwvQXV0aG9yPjxZZWFyPjE5ODA8L1llYXI+PFJlY051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bzwvQXV0aG9yPjxZZWFyPjE5ODA8L1llYXI+PFJlY051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" w:tooltip="So, 1980 #44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3-5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bookmarkStart w:id="32" w:name="OLE_LINK27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In 1998, De la Torre-Mondragon</w:t>
      </w:r>
      <w:r w:rsidR="009A097F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De la Torre-Mondragon&lt;/Author&gt;&lt;Year&gt;1998&lt;/Year&gt;&lt;RecNum&gt;164&lt;/RecNum&gt;&lt;DisplayText&gt;[6]&lt;/DisplayText&gt;&lt;record&gt;&lt;rec-number&gt;164&lt;/rec-number&gt;&lt;foreign-keys&gt;&lt;key app="EN" db-id="dw0e0txfgr2saaesp0exvvewssr2afswt2tz"&gt;164&lt;/key&gt;&lt;/foreign-keys&gt;&lt;ref-type name="Journal Article"&gt;17&lt;/ref-type&gt;&lt;contributors&gt;&lt;authors&gt;&lt;author&gt;De la Torre-Mondragon, L.&lt;/author&gt;&lt;author&gt;Ortega-Salgado, J. A.&lt;/author&gt;&lt;/authors&gt;&lt;/contributors&gt;&lt;auth-address&gt;Department of Surgery, Instituto Nacional de Pediatria, Mexico City, Mexico.&lt;/auth-address&gt;&lt;titles&gt;&lt;title&gt;Transanal endorectal pull-through for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283-6&lt;/pages&gt;&lt;volume&gt;33&lt;/volume&gt;&lt;number&gt;8&lt;/number&gt;&lt;edition&gt;1998/08/29&lt;/edition&gt;&lt;keywords&gt;&lt;keyword&gt;Anal Canal/surgery&lt;/keyword&gt;&lt;keyword&gt;Female&lt;/keyword&gt;&lt;keyword&gt;Follow-Up Studies&lt;/keyword&gt;&lt;keyword&gt;Hirschsprung Disease/diagnosis/*surgery&lt;/keyword&gt;&lt;keyword&gt;Humans&lt;/keyword&gt;&lt;keyword&gt;Infant&lt;/keyword&gt;&lt;keyword&gt;Infant, Newborn&lt;/keyword&gt;&lt;keyword&gt;Intestinal Mucosa/*surgery&lt;/keyword&gt;&lt;keyword&gt;Male&lt;/keyword&gt;&lt;keyword&gt;Minimally Invasive Surgical Procedures/*methods&lt;/keyword&gt;&lt;keyword&gt;Rectum/surgery&lt;/keyword&gt;&lt;keyword&gt;Treatment Outcome&lt;/keyword&gt;&lt;/keywords&gt;&lt;dates&gt;&lt;year&gt;1998&lt;/year&gt;&lt;pub-dates&gt;&lt;date&gt;Aug&lt;/date&gt;&lt;/pub-dates&gt;&lt;/dates&gt;&lt;isbn&gt;0022-3468 (Print)&amp;#xD;0022-3468&lt;/isbn&gt;&lt;accession-num&gt;9722005&lt;/accession-num&gt;&lt;urls&gt;&lt;/urls&gt;&lt;electronic-resource-num&gt;10.1016/s0022-3468(98)90169-5&lt;/electronic-resource-num&gt;&lt;remote-database-provider&gt;Nlm&lt;/remote-database-provider&gt;&lt;language&gt;eng&lt;/language&gt;&lt;/record&gt;&lt;/Cite&gt;&lt;/EndNote&gt;</w:instrTex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De la Torre-Mondragon, 1998 #164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first described single-stage </w:t>
      </w:r>
      <w:proofErr w:type="spellStart"/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transanal</w:t>
      </w:r>
      <w:proofErr w:type="spellEnd"/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endorectal</w:t>
      </w:r>
      <w:proofErr w:type="spellEnd"/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ll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>-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through in the newborn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which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has been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idely used in the treatment of </w:t>
      </w:r>
      <w:proofErr w:type="spellStart"/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>rectosigmoid</w:t>
      </w:r>
      <w:proofErr w:type="spellEnd"/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HD</w:t>
      </w:r>
      <w:r w:rsidR="00CF6097" w:rsidRPr="008D001E">
        <w:rPr>
          <w:rFonts w:ascii="Book Antiqua" w:hAnsi="Book Antiqua"/>
          <w:sz w:val="24"/>
          <w:szCs w:val="24"/>
        </w:rPr>
        <w:t xml:space="preserve"> </w:t>
      </w:r>
      <w:r w:rsidR="00CF6097" w:rsidRPr="008D001E">
        <w:rPr>
          <w:rFonts w:ascii="Book Antiqua" w:eastAsia="宋体" w:hAnsi="Book Antiqua" w:cs="Times New Roman"/>
          <w:kern w:val="0"/>
          <w:sz w:val="24"/>
          <w:szCs w:val="24"/>
        </w:rPr>
        <w:t>without complications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UZWVyYXJhdGt1bDwvQXV0aG9yPjxZZWFyPjIwMDM8L1ll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2NC03MTwvcGFnZXM+PHZvbHVtZT4xNDwvdm9sdW1lPjxudW1iZXI+MTwvbnVt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UZWVyYXJhdGt1bDwvQXV0aG9yPjxZZWFyPjIwMDM8L1ll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2NC03MTwvcGFnZXM+PHZvbHVtZT4xNDwvdm9sdW1lPjxudW1iZXI+MTwvbnVt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7" w:tooltip="Teeraratkul, 2003 #165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7-10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2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With the development of laparoscopy, 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laparoscopic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procedures have be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creasingly applied </w:t>
      </w:r>
      <w:r w:rsidR="005B1ABF" w:rsidRPr="008D001E">
        <w:rPr>
          <w:rFonts w:ascii="Book Antiqua" w:eastAsia="宋体" w:hAnsi="Book Antiqua" w:cs="Times New Roman"/>
          <w:kern w:val="0"/>
          <w:sz w:val="24"/>
          <w:szCs w:val="24"/>
        </w:rPr>
        <w:t>in various types of HD</w:t>
      </w:r>
      <w:bookmarkEnd w:id="3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bookmarkStart w:id="33" w:name="OLE_LINK35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Recently,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many surgeons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hav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ccepted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ne-stage laparoscopic 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a favorable option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in the management of children with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E1EAB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t </w:t>
      </w:r>
      <w:bookmarkStart w:id="34" w:name="OLE_LINK95"/>
      <w:bookmarkStart w:id="35" w:name="OLE_LINK9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ha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uperior cosmetic result.</w:t>
      </w:r>
      <w:bookmarkEnd w:id="33"/>
      <w:r w:rsidR="00A14E4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7B518BF6" w14:textId="08706F81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36" w:name="_Hlk53263265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However,</w:t>
      </w:r>
      <w:bookmarkStart w:id="37" w:name="_Hlk53224560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36"/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s essential in some HD </w:t>
      </w:r>
      <w:r w:rsidR="00690547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case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due to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colitis</w:t>
      </w:r>
      <w:proofErr w:type="spellEnd"/>
      <w:r w:rsidR="00DC331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dilated colon. The problem is tha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cosmetic results of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laparoscopic approach have been reduced by the abdominal scar in some patients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undergoing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8" w:name="OLE_LINK108"/>
      <w:bookmarkStart w:id="39" w:name="OLE_LINK109"/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37"/>
      <w:bookmarkEnd w:id="38"/>
      <w:bookmarkEnd w:id="39"/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31"/>
      <w:bookmarkEnd w:id="34"/>
      <w:bookmarkEnd w:id="3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40" w:name="_Hlk2401755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In the 1980s, Gordon</w:t>
      </w:r>
      <w:bookmarkStart w:id="41" w:name="OLE_LINK255"/>
      <w:bookmarkStart w:id="42" w:name="OLE_LINK25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bookmarkEnd w:id="41"/>
      <w:bookmarkEnd w:id="42"/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Cameron&lt;/Author&gt;&lt;Year&gt;1982&lt;/Year&gt;&lt;RecNum&gt;30&lt;/RecNum&gt;&lt;DisplayText&gt;[11]&lt;/DisplayText&gt;&lt;record&gt;&lt;rec-number&gt;30&lt;/rec-number&gt;&lt;foreign-keys&gt;&lt;key app="EN" db-id="dw0e0txfgr2saaesp0exvvewssr2afswt2tz"&gt;30&lt;/key&gt;&lt;/foreign-keys&gt;&lt;ref-type name="Journal Article"&gt;17&lt;/ref-type&gt;&lt;contributors&gt;&lt;authors&gt;&lt;author&gt;Cameron, G. S.&lt;/author&gt;&lt;author&gt;Lau, G. Y.&lt;/author&gt;&lt;/authors&gt;&lt;/contributors&gt;&lt;titles&gt;&lt;title&gt;The umbilicus as a site for temporary colostomy in infants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362-4&lt;/pages&gt;&lt;volume&gt;17&lt;/volume&gt;&lt;number&gt;4&lt;/number&gt;&lt;edition&gt;1982/08/01&lt;/edition&gt;&lt;keywords&gt;&lt;keyword&gt;Colostomy/*methods&lt;/keyword&gt;&lt;keyword&gt;Humans&lt;/keyword&gt;&lt;keyword&gt;Infant&lt;/keyword&gt;&lt;keyword&gt;Male&lt;/keyword&gt;&lt;keyword&gt;Megacolon/*surgery&lt;/keyword&gt;&lt;keyword&gt;Umbilicus/*surgery&lt;/keyword&gt;&lt;/keywords&gt;&lt;dates&gt;&lt;year&gt;1982&lt;/year&gt;&lt;pub-dates&gt;&lt;date&gt;Aug&lt;/date&gt;&lt;/pub-dates&gt;&lt;/dates&gt;&lt;isbn&gt;0022-3468 (Print)&amp;#xD;0022-3468&lt;/isbn&gt;&lt;accession-num&gt;7120002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Cameron, 1982 #30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1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bookmarkStart w:id="43" w:name="OLE_LINK311"/>
      <w:bookmarkStart w:id="44" w:name="OLE_LINK31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Peter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Fitzgerald&lt;/Author&gt;&lt;Year&gt;1989&lt;/Year&gt;&lt;RecNum&gt;12&lt;/RecNum&gt;&lt;DisplayText&gt;[12]&lt;/DisplayText&gt;&lt;record&gt;&lt;rec-number&gt;12&lt;/rec-number&gt;&lt;foreign-keys&gt;&lt;key app="EN" db-id="dw0e0txfgr2saaesp0exvvewssr2afswt2tz"&gt;12&lt;/key&gt;&lt;/foreign-keys&gt;&lt;ref-type name="Journal Article"&gt;17&lt;/ref-type&gt;&lt;contributors&gt;&lt;authors&gt;&lt;author&gt;Fitzgerald, P. G.&lt;/author&gt;&lt;author&gt;Lau, G. Y.&lt;/author&gt;&lt;author&gt;Cameron, G. S.&lt;/author&gt;&lt;/authors&gt;&lt;/contributors&gt;&lt;auth-address&gt;Department of Surgery, McMaster University, Hamilton, Ontario, Canada.&lt;/auth-address&gt;&lt;titles&gt;&lt;title&gt;Use of the umbilical site for temporary ostomy: review of 47 cases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973&lt;/pages&gt;&lt;volume&gt;24&lt;/volume&gt;&lt;number&gt;10&lt;/number&gt;&lt;edition&gt;1989/10/01&lt;/edition&gt;&lt;keywords&gt;&lt;keyword&gt;Child&lt;/keyword&gt;&lt;keyword&gt;*Colostomy&lt;/keyword&gt;&lt;keyword&gt;Humans&lt;/keyword&gt;&lt;keyword&gt;*Ileostomy&lt;/keyword&gt;&lt;keyword&gt;Infant&lt;/keyword&gt;&lt;keyword&gt;Infant, Newborn&lt;/keyword&gt;&lt;keyword&gt;Intestinal Diseases/surgery&lt;/keyword&gt;&lt;keyword&gt;Umbilicus/*surgery&lt;/keyword&gt;&lt;/keywords&gt;&lt;dates&gt;&lt;year&gt;1989&lt;/year&gt;&lt;pub-dates&gt;&lt;date&gt;Oct&lt;/date&gt;&lt;/pub-dates&gt;&lt;/dates&gt;&lt;isbn&gt;0022-3468 (Print)&amp;#xD;0022-3468&lt;/isbn&gt;&lt;accession-num&gt;2809968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2" w:tooltip="Fitzgerald, 1989 #12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5766C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reported</w:t>
      </w:r>
      <w:bookmarkEnd w:id="43"/>
      <w:bookmarkEnd w:id="4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45" w:name="OLE_LINK175"/>
      <w:bookmarkStart w:id="46" w:name="OLE_LINK176"/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mbilical loop </w:t>
      </w:r>
      <w:bookmarkStart w:id="47" w:name="OLE_LINK247"/>
      <w:bookmarkEnd w:id="45"/>
      <w:bookmarkEnd w:id="46"/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stomy</w:t>
      </w:r>
      <w:bookmarkEnd w:id="47"/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HD. In 2005, Sauer</w:t>
      </w:r>
      <w:bookmarkStart w:id="48" w:name="OLE_LINK25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48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Sauer&lt;/Author&gt;&lt;Year&gt;2005&lt;/Year&gt;&lt;RecNum&gt;7&lt;/RecNum&gt;&lt;DisplayText&gt;[13]&lt;/DisplayText&gt;&lt;record&gt;&lt;rec-number&gt;7&lt;/rec-number&gt;&lt;foreign-keys&gt;&lt;key app="EN" db-id="dw0e0txfgr2saaesp0exvvewssr2afswt2tz"&gt;7&lt;/key&gt;&lt;key app="ENWeb" db-id=""&gt;0&lt;/key&gt;&lt;/foreign-keys&gt;&lt;ref-type name="Journal Article"&gt;17&lt;/ref-type&gt;&lt;contributors&gt;&lt;authors&gt;&lt;author&gt;Sauer, C. J.&lt;/author&gt;&lt;author&gt;Langer, J. C.&lt;/author&gt;&lt;author&gt;Wales, P. W.&lt;/author&gt;&lt;/authors&gt;&lt;/contributors&gt;&lt;auth-address&gt;Division of General Surgery, Hospital for Sick Children, Toronto, Ontario, M5G 1X8, Canada.&lt;/auth-address&gt;&lt;titles&gt;&lt;title&gt;The versatility of the umbilical incision in the management of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385-9&lt;/pages&gt;&lt;volume&gt;40&lt;/volume&gt;&lt;number&gt;2&lt;/number&gt;&lt;keywords&gt;&lt;keyword&gt;Anal Canal/surgery&lt;/keyword&gt;&lt;keyword&gt;Anastomosis, Surgical&lt;/keyword&gt;&lt;keyword&gt;Digestive System Surgical Procedures/*methods&lt;/keyword&gt;&lt;keyword&gt;Female&lt;/keyword&gt;&lt;keyword&gt;Hirschsprung Disease/*surgery&lt;/keyword&gt;&lt;keyword&gt;Humans&lt;/keyword&gt;&lt;keyword&gt;Infant, Newborn&lt;/keyword&gt;&lt;keyword&gt;Male&lt;/keyword&gt;&lt;keyword&gt;Minimally Invasive Surgical Procedures&lt;/keyword&gt;&lt;keyword&gt;Retrospective Studies&lt;/keyword&gt;&lt;keyword&gt;Umbilicus/*surgery&lt;/keyword&gt;&lt;/keywords&gt;&lt;dates&gt;&lt;year&gt;2005&lt;/year&gt;&lt;pub-dates&gt;&lt;date&gt;Feb&lt;/date&gt;&lt;/pub-dates&gt;&lt;/dates&gt;&lt;isbn&gt;1531-5037 (Electronic)&amp;#xD;0022-3468 (Linking)&lt;/isbn&gt;&lt;accession-num&gt;15750934&lt;/accession-num&gt;&lt;urls&gt;&lt;related-urls&gt;&lt;url&gt;http://www.ncbi.nlm.nih.gov/pubmed/15750934&lt;/url&gt;&lt;/related-urls&gt;&lt;/urls&gt;&lt;electronic-resource-num&gt;10.1016/j.jpedsurg.2004.10.025&lt;/electronic-resource-num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3" w:tooltip="Sauer, 2005 #7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3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escribed their experience with the use of the umbilicus as a site for colostomy, </w:t>
      </w:r>
      <w:bookmarkStart w:id="49" w:name="OLE_LINK353"/>
      <w:bookmarkStart w:id="50" w:name="OLE_LINK13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biopsies</w:t>
      </w:r>
      <w:bookmarkEnd w:id="49"/>
      <w:bookmarkEnd w:id="5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surger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6 infants with complicated HD.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It wa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ought tha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ransumbilic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51" w:name="OLE_LINK32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peration</w:t>
      </w:r>
      <w:bookmarkEnd w:id="5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as safe and effective. </w:t>
      </w:r>
      <w:bookmarkStart w:id="52" w:name="OLE_LINK301"/>
      <w:bookmarkEnd w:id="4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We previously reported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at </w:t>
      </w:r>
      <w:bookmarkStart w:id="53" w:name="_Hlk19608764"/>
      <w:proofErr w:type="spellStart"/>
      <w:r w:rsidR="008767B2" w:rsidRPr="008D001E">
        <w:rPr>
          <w:rFonts w:ascii="Book Antiqua" w:eastAsia="宋体" w:hAnsi="Book Antiqua" w:cs="Times New Roman"/>
          <w:kern w:val="0"/>
          <w:sz w:val="24"/>
          <w:szCs w:val="24"/>
        </w:rPr>
        <w:t>transumbilical</w:t>
      </w:r>
      <w:proofErr w:type="spellEnd"/>
      <w:r w:rsidR="008767B2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colostomy</w:t>
      </w:r>
      <w:bookmarkEnd w:id="5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modified double-barreled fashion and </w:t>
      </w:r>
      <w:bookmarkStart w:id="54" w:name="OLE_LINK3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bookmarkStart w:id="55" w:name="OLE_LINK24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wo-stage</w:t>
      </w:r>
      <w:bookmarkEnd w:id="5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56" w:name="OLE_LINK19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y</w:t>
      </w:r>
      <w:bookmarkEnd w:id="54"/>
      <w:bookmarkEnd w:id="5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-assisted </w:t>
      </w:r>
      <w:proofErr w:type="spellStart"/>
      <w:r w:rsidR="00BE51CD" w:rsidRPr="008D001E">
        <w:rPr>
          <w:rFonts w:ascii="Book Antiqua" w:eastAsia="宋体" w:hAnsi="Book Antiqua" w:cs="Times New Roman"/>
          <w:kern w:val="0"/>
          <w:sz w:val="24"/>
          <w:szCs w:val="24"/>
        </w:rPr>
        <w:t>anorectoplasty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were</w:t>
      </w:r>
      <w:r w:rsidR="00FE1EA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afe and effectiv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</w:t>
      </w:r>
      <w:r w:rsidR="002C45F9">
        <w:rPr>
          <w:rFonts w:ascii="Book Antiqua" w:eastAsia="宋体" w:hAnsi="Book Antiqua" w:cs="Times New Roman"/>
          <w:kern w:val="0"/>
          <w:sz w:val="24"/>
          <w:szCs w:val="24"/>
        </w:rPr>
        <w:t xml:space="preserve">patients with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norect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malformation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Yang, 2014 #1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bookmarkStart w:id="57" w:name="OLE_LINK17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which </w:t>
      </w:r>
      <w:bookmarkStart w:id="58" w:name="OLE_LINK34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chieved a similar cosmetic effec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one-stage laparoscopy</w:t>
      </w:r>
      <w:bookmarkEnd w:id="5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Here, we </w:t>
      </w:r>
      <w:r w:rsidRPr="008D001E">
        <w:rPr>
          <w:rFonts w:ascii="Book Antiqua" w:eastAsia="宋体" w:hAnsi="Book Antiqua" w:cs="Times New Roman"/>
          <w:sz w:val="24"/>
          <w:szCs w:val="24"/>
        </w:rPr>
        <w:t>describe a surgical technique for</w:t>
      </w:r>
      <w:bookmarkStart w:id="59" w:name="_Hlk19608804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934621" w:rsidRPr="008D001E">
        <w:rPr>
          <w:rFonts w:ascii="Book Antiqua" w:eastAsia="宋体" w:hAnsi="Book Antiqua" w:cs="Times New Roman"/>
          <w:sz w:val="24"/>
          <w:szCs w:val="24"/>
        </w:rPr>
        <w:t>transumbilical</w:t>
      </w:r>
      <w:proofErr w:type="spellEnd"/>
      <w:r w:rsidR="00934621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934621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934621" w:rsidRPr="008D001E">
        <w:rPr>
          <w:rFonts w:ascii="Book Antiqua" w:eastAsia="宋体" w:hAnsi="Book Antiqua" w:cs="Times New Roman"/>
          <w:sz w:val="24"/>
          <w:szCs w:val="24"/>
        </w:rPr>
        <w:t xml:space="preserve"> (TUE)</w:t>
      </w:r>
      <w:bookmarkEnd w:id="5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ingle-barreled fash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 the two-stage laparoscopy-assisted pull-through of HD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with stoma closure</w:t>
      </w:r>
      <w:r w:rsidRPr="008D001E">
        <w:rPr>
          <w:rFonts w:ascii="Book Antiqua" w:eastAsia="宋体" w:hAnsi="Book Antiqua" w:cs="Times New Roman"/>
          <w:sz w:val="24"/>
          <w:szCs w:val="24"/>
        </w:rPr>
        <w:t>, and assess</w:t>
      </w:r>
      <w:bookmarkStart w:id="60" w:name="OLE_LINK269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safety,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fficac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</w:t>
      </w:r>
      <w:bookmarkEnd w:id="60"/>
      <w:r w:rsidRPr="008D001E">
        <w:rPr>
          <w:rFonts w:ascii="Book Antiqua" w:eastAsia="宋体" w:hAnsi="Book Antiqua" w:cs="Times New Roman"/>
          <w:sz w:val="24"/>
          <w:szCs w:val="24"/>
        </w:rPr>
        <w:t xml:space="preserve"> cosmetic results of this procedure.</w:t>
      </w:r>
      <w:bookmarkEnd w:id="57"/>
    </w:p>
    <w:bookmarkEnd w:id="52"/>
    <w:p w14:paraId="02734CB0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2FA62267" w14:textId="77777777" w:rsidR="00AD58AF" w:rsidRPr="008D001E" w:rsidRDefault="00AD58A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MATERIALS AND METHODS</w:t>
      </w:r>
    </w:p>
    <w:p w14:paraId="06613490" w14:textId="7F746726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lastRenderedPageBreak/>
        <w:t>Patients and methods</w:t>
      </w:r>
    </w:p>
    <w:p w14:paraId="5A2A305C" w14:textId="224AD192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61" w:name="OLE_LINK97"/>
      <w:bookmarkStart w:id="62" w:name="OLE_LINK98"/>
      <w:r w:rsidRPr="008D001E">
        <w:rPr>
          <w:rFonts w:ascii="Book Antiqua" w:eastAsia="宋体" w:hAnsi="Book Antiqua" w:cs="Times New Roman"/>
          <w:sz w:val="24"/>
          <w:szCs w:val="24"/>
        </w:rPr>
        <w:t>This study was approved</w:t>
      </w:r>
      <w:bookmarkEnd w:id="61"/>
      <w:bookmarkEnd w:id="62"/>
      <w:r w:rsidRPr="008D001E">
        <w:rPr>
          <w:rFonts w:ascii="Book Antiqua" w:eastAsia="宋体" w:hAnsi="Book Antiqua" w:cs="Times New Roman"/>
          <w:sz w:val="24"/>
          <w:szCs w:val="24"/>
        </w:rPr>
        <w:t xml:space="preserve"> by </w:t>
      </w:r>
      <w:bookmarkStart w:id="63" w:name="OLE_LINK93"/>
      <w:r w:rsidRPr="008D001E">
        <w:rPr>
          <w:rFonts w:ascii="Book Antiqua" w:eastAsia="宋体" w:hAnsi="Book Antiqua" w:cs="Times New Roman"/>
          <w:sz w:val="24"/>
          <w:szCs w:val="24"/>
        </w:rPr>
        <w:t xml:space="preserve">the Ethics Committee of Union Hospital,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Tongji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Medical College,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Huazhong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University of Science and Technology.</w:t>
      </w:r>
      <w:bookmarkEnd w:id="63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clinical data of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53 patient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40 boys, 13 girls;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mean age at </w:t>
      </w:r>
      <w:bookmarkStart w:id="64" w:name="OLE_LINK313"/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64"/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: 5.5 ± 2.2 </w:t>
      </w:r>
      <w:proofErr w:type="spellStart"/>
      <w:r w:rsidR="00CC1C14">
        <w:rPr>
          <w:rFonts w:ascii="Book Antiqua" w:eastAsia="宋体" w:hAnsi="Book Antiqua" w:cs="Times New Roman"/>
          <w:kern w:val="0"/>
          <w:sz w:val="24"/>
          <w:szCs w:val="24"/>
        </w:rPr>
        <w:t>mo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wo-stage </w:t>
      </w:r>
      <w:bookmarkStart w:id="65" w:name="OLE_LINK137"/>
      <w:bookmarkStart w:id="66" w:name="OLE_LINK139"/>
      <w:r w:rsidR="00623200"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ll-through</w:t>
      </w:r>
      <w:bookmarkEnd w:id="65"/>
      <w:bookmarkEnd w:id="6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for HD</w:t>
      </w:r>
      <w:r w:rsidR="00710596" w:rsidRPr="008D001E">
        <w:rPr>
          <w:rFonts w:ascii="Book Antiqua" w:hAnsi="Book Antiqua"/>
          <w:sz w:val="24"/>
          <w:szCs w:val="24"/>
        </w:rPr>
        <w:t xml:space="preserve"> </w:t>
      </w:r>
      <w:r w:rsidR="00710596" w:rsidRPr="008D001E">
        <w:rPr>
          <w:rFonts w:ascii="Book Antiqua" w:eastAsia="宋体" w:hAnsi="Book Antiqua" w:cs="Times New Roman"/>
          <w:kern w:val="0"/>
          <w:sz w:val="24"/>
          <w:szCs w:val="24"/>
        </w:rPr>
        <w:t>with stoma clos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ere included in this retrospective study. </w:t>
      </w:r>
      <w:bookmarkStart w:id="67" w:name="OLE_LINK116"/>
      <w:bookmarkStart w:id="68" w:name="OLE_LINK128"/>
      <w:r w:rsidRPr="008D001E">
        <w:rPr>
          <w:rFonts w:ascii="Book Antiqua" w:eastAsia="宋体" w:hAnsi="Book Antiqua" w:cs="Times New Roman"/>
          <w:sz w:val="24"/>
          <w:szCs w:val="24"/>
        </w:rPr>
        <w:t xml:space="preserve">From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June 201</w:t>
      </w:r>
      <w:r w:rsidR="006126FB" w:rsidRPr="008D001E">
        <w:rPr>
          <w:rFonts w:ascii="Book Antiqua" w:eastAsia="宋体" w:hAnsi="Book Antiqua" w:cs="Times New Roman"/>
          <w:sz w:val="24"/>
          <w:szCs w:val="24"/>
        </w:rPr>
        <w:t>3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 to June 201</w:t>
      </w:r>
      <w:r w:rsidR="006126FB" w:rsidRPr="008D001E">
        <w:rPr>
          <w:rFonts w:ascii="Book Antiqua" w:eastAsia="宋体" w:hAnsi="Book Antiqua" w:cs="Times New Roman"/>
          <w:sz w:val="24"/>
          <w:szCs w:val="24"/>
        </w:rPr>
        <w:t>8</w:t>
      </w:r>
      <w:r w:rsidRPr="008D001E">
        <w:rPr>
          <w:rFonts w:ascii="Book Antiqua" w:eastAsia="宋体" w:hAnsi="Book Antiqua" w:cs="Times New Roman"/>
          <w:sz w:val="24"/>
          <w:szCs w:val="24"/>
        </w:rPr>
        <w:t>,</w:t>
      </w:r>
      <w:bookmarkEnd w:id="67"/>
      <w:bookmarkEnd w:id="68"/>
      <w:r w:rsidRPr="008D001E">
        <w:rPr>
          <w:rFonts w:ascii="Book Antiqua" w:eastAsia="宋体" w:hAnsi="Book Antiqua" w:cs="Times New Roman"/>
          <w:sz w:val="24"/>
          <w:szCs w:val="24"/>
        </w:rPr>
        <w:t xml:space="preserve"> two </w:t>
      </w:r>
      <w:bookmarkStart w:id="69" w:name="OLE_LINK114"/>
      <w:bookmarkStart w:id="70" w:name="OLE_LINK115"/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69"/>
      <w:bookmarkEnd w:id="70"/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E1EAB" w:rsidRPr="008D001E">
        <w:rPr>
          <w:rFonts w:ascii="Book Antiqua" w:eastAsia="宋体" w:hAnsi="Book Antiqua" w:cs="Times New Roman"/>
          <w:sz w:val="24"/>
          <w:szCs w:val="24"/>
        </w:rPr>
        <w:t xml:space="preserve">approache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ere used: TUE in 24 patients, and </w:t>
      </w:r>
      <w:r w:rsidR="00FD2917" w:rsidRPr="008D001E">
        <w:rPr>
          <w:rFonts w:ascii="Book Antiqua" w:eastAsia="宋体" w:hAnsi="Book Antiqua" w:cs="Times New Roman"/>
          <w:sz w:val="24"/>
          <w:szCs w:val="24"/>
        </w:rPr>
        <w:t xml:space="preserve">conventional abdominal </w:t>
      </w:r>
      <w:proofErr w:type="spellStart"/>
      <w:r w:rsidR="00FD2917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FD2917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D2917">
        <w:rPr>
          <w:rFonts w:ascii="Book Antiqua" w:eastAsia="宋体" w:hAnsi="Book Antiqua" w:cs="Times New Roman"/>
          <w:sz w:val="24"/>
          <w:szCs w:val="24"/>
        </w:rPr>
        <w:t>(</w:t>
      </w:r>
      <w:bookmarkStart w:id="71" w:name="_Hlk24619556"/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bookmarkEnd w:id="71"/>
      <w:r w:rsidR="00FD2917">
        <w:rPr>
          <w:rFonts w:ascii="Book Antiqua" w:eastAsia="宋体" w:hAnsi="Book Antiqua" w:cs="Times New Roman"/>
          <w:sz w:val="24"/>
          <w:szCs w:val="24"/>
        </w:rPr>
        <w:t>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29 patients.</w:t>
      </w:r>
      <w:bookmarkStart w:id="72" w:name="OLE_LINK121"/>
      <w:bookmarkStart w:id="73" w:name="OLE_LINK122"/>
      <w:bookmarkStart w:id="74" w:name="OLE_LINK317"/>
      <w:bookmarkStart w:id="75" w:name="OLE_LINK318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End w:id="72"/>
      <w:bookmarkEnd w:id="73"/>
      <w:r w:rsidR="00FE1EAB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</w:t>
      </w:r>
      <w:bookmarkStart w:id="76" w:name="OLE_LINK302"/>
      <w:bookmarkStart w:id="77" w:name="OLE_LINK30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(TUE 4, </w:t>
      </w:r>
      <w:bookmarkStart w:id="78" w:name="OLE_LINK198"/>
      <w:bookmarkStart w:id="79" w:name="OLE_LINK21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16.67%</w:t>
      </w:r>
      <w:bookmarkEnd w:id="78"/>
      <w:bookmarkEnd w:id="7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; CAE</w:t>
      </w:r>
      <w:bookmarkStart w:id="80" w:name="OLE_LINK19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7, </w:t>
      </w:r>
      <w:bookmarkEnd w:id="8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24.14%)</w:t>
      </w:r>
      <w:bookmarkEnd w:id="76"/>
      <w:bookmarkEnd w:id="7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81" w:name="_Hlk527488236"/>
      <w:bookmarkStart w:id="82" w:name="OLE_LINK219"/>
      <w:r w:rsidRPr="008D001E">
        <w:rPr>
          <w:rFonts w:ascii="Book Antiqua" w:eastAsia="宋体" w:hAnsi="Book Antiqua" w:cs="Times New Roman"/>
          <w:sz w:val="24"/>
          <w:szCs w:val="24"/>
        </w:rPr>
        <w:t xml:space="preserve">with </w:t>
      </w:r>
      <w:bookmarkStart w:id="83" w:name="OLE_LINK242"/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rectosigmoid</w:t>
      </w:r>
      <w:bookmarkEnd w:id="83"/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HD</w:t>
      </w:r>
      <w:bookmarkEnd w:id="81"/>
      <w:bookmarkEnd w:id="8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24668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sever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or </w:t>
      </w:r>
      <w:bookmarkStart w:id="84" w:name="OLE_LINK323"/>
      <w:r w:rsidRPr="008D001E">
        <w:rPr>
          <w:rFonts w:ascii="Book Antiqua" w:eastAsia="宋体" w:hAnsi="Book Antiqua" w:cs="Times New Roman"/>
          <w:sz w:val="24"/>
          <w:szCs w:val="24"/>
        </w:rPr>
        <w:t>a dilated colon</w:t>
      </w:r>
      <w:bookmarkEnd w:id="8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26 </w:t>
      </w:r>
      <w:bookmarkStart w:id="85" w:name="OLE_LINK307"/>
      <w:bookmarkStart w:id="86" w:name="OLE_LINK308"/>
      <w:r w:rsidRPr="008D001E">
        <w:rPr>
          <w:rFonts w:ascii="Book Antiqua" w:eastAsia="宋体" w:hAnsi="Book Antiqua" w:cs="Times New Roman"/>
          <w:sz w:val="24"/>
          <w:szCs w:val="24"/>
        </w:rPr>
        <w:t xml:space="preserve">patient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(TUE 11, 45.83%; CAE 15, 51.72%)</w:t>
      </w:r>
      <w:bookmarkEnd w:id="85"/>
      <w:bookmarkEnd w:id="86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ong-segment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nd 16 patient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(TUE 9, 37.50%; CAE 7, 24.14%)</w:t>
      </w:r>
      <w:bookmarkStart w:id="87" w:name="OLE_LINK134"/>
      <w:bookmarkStart w:id="88" w:name="OLE_LINK135"/>
      <w:bookmarkStart w:id="89" w:name="OLE_LINK112"/>
      <w:bookmarkStart w:id="90" w:name="OLE_LINK11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with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DC331E" w:rsidRPr="008D001E">
        <w:rPr>
          <w:rFonts w:ascii="Book Antiqua" w:eastAsia="宋体" w:hAnsi="Book Antiqua" w:cs="Times New Roman"/>
          <w:sz w:val="24"/>
          <w:szCs w:val="24"/>
        </w:rPr>
        <w:t xml:space="preserve">total colonic </w:t>
      </w:r>
      <w:proofErr w:type="spellStart"/>
      <w:r w:rsidR="00DC331E" w:rsidRPr="008D001E">
        <w:rPr>
          <w:rFonts w:ascii="Book Antiqua" w:eastAsia="宋体" w:hAnsi="Book Antiqua" w:cs="Times New Roman"/>
          <w:sz w:val="24"/>
          <w:szCs w:val="24"/>
        </w:rPr>
        <w:t>aganglionosis</w:t>
      </w:r>
      <w:proofErr w:type="spellEnd"/>
      <w:r w:rsidR="00DC331E" w:rsidRPr="008D001E">
        <w:rPr>
          <w:rFonts w:ascii="Book Antiqua" w:eastAsia="宋体" w:hAnsi="Book Antiqua" w:cs="Times New Roman"/>
          <w:sz w:val="24"/>
          <w:szCs w:val="24"/>
        </w:rPr>
        <w:t xml:space="preserve"> (TCA)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underwent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bookmarkEnd w:id="87"/>
      <w:bookmarkEnd w:id="8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91" w:name="OLE_LINK314"/>
      <w:bookmarkStart w:id="92" w:name="OLE_LINK315"/>
      <w:bookmarkStart w:id="93" w:name="OLE_LINK316"/>
      <w:bookmarkEnd w:id="74"/>
      <w:bookmarkEnd w:id="7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f th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e 53 cases, </w:t>
      </w:r>
      <w:bookmarkStart w:id="94" w:name="OLE_LINK23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patients with </w:t>
      </w:r>
      <w:bookmarkStart w:id="95" w:name="OLE_LINK54"/>
      <w:bookmarkStart w:id="96" w:name="OLE_LINK5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eft-sided HD</w:t>
      </w:r>
      <w:bookmarkEnd w:id="95"/>
      <w:bookmarkEnd w:id="9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underwent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wo-stage laparoscopic Soave procedure,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 with right-sided HD </w:t>
      </w:r>
      <w:r w:rsidR="00D12CF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d TC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nderwent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ic Duhamel procedure.</w:t>
      </w:r>
      <w:bookmarkEnd w:id="94"/>
    </w:p>
    <w:p w14:paraId="1F8E0E2B" w14:textId="4BACD6A7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97" w:name="OLE_LINK300"/>
      <w:bookmarkStart w:id="98" w:name="OLE_LINK1"/>
      <w:bookmarkEnd w:id="91"/>
      <w:bookmarkEnd w:id="92"/>
      <w:bookmarkEnd w:id="9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 intraoperative frozen-section biopsy and postoperative pathological examination in the definitive procedure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were perform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o determine the transition zone and confirm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iagnosis</w:t>
      </w:r>
      <w:bookmarkEnd w:id="9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The definitive surgical procedures were performed by the same surgical team </w:t>
      </w:r>
      <w:r w:rsidR="008661D2" w:rsidRPr="008D001E">
        <w:rPr>
          <w:rFonts w:ascii="Book Antiqua" w:eastAsia="宋体" w:hAnsi="Book Antiqua" w:cs="Times New Roman"/>
          <w:kern w:val="0"/>
          <w:sz w:val="24"/>
          <w:szCs w:val="24"/>
        </w:rPr>
        <w:t>at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ur institution.</w:t>
      </w:r>
    </w:p>
    <w:bookmarkEnd w:id="98"/>
    <w:p w14:paraId="27C24BCF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63E302EA" w14:textId="3ECBE88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Surgical technique for </w:t>
      </w:r>
      <w:r w:rsidR="001606CB" w:rsidRPr="001606CB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t>TUE</w:t>
      </w:r>
    </w:p>
    <w:p w14:paraId="16F3A620" w14:textId="7001532A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nder sufficient general anesthesia, a circumferential skin incision was made at the umbilicus. We vertically cored out the skin, subcutaneous tissue, and fascia. 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neonates, we individually ligated the umbilical vessels and </w:t>
      </w:r>
      <w:proofErr w:type="spellStart"/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>urachal</w:t>
      </w:r>
      <w:proofErr w:type="spellEnd"/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remnant to the opening of the fascia.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ther children, </w:t>
      </w:r>
      <w:r w:rsidR="00D65DF2" w:rsidRPr="008D001E">
        <w:rPr>
          <w:rFonts w:ascii="Book Antiqua" w:eastAsia="宋体" w:hAnsi="Book Antiqua" w:cs="Times New Roman"/>
          <w:kern w:val="0"/>
          <w:sz w:val="24"/>
          <w:szCs w:val="24"/>
        </w:rPr>
        <w:t>t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>he umbilicus was directly cut longitudinal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ly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fter identification and exteriorization of a loop of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igmoid colon through the opening in the fascia and peritoneum under laparoscopy,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ransverse colon was directly identified through the umbilicus. In order to pull the</w:t>
      </w:r>
      <w:bookmarkStart w:id="99" w:name="OLE_LINK14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testine</w:t>
      </w:r>
      <w:bookmarkEnd w:id="9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ut without contamination, we pre-punctured the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ite to reduce the intestine size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due 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severe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istended colon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n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created in </w:t>
      </w:r>
      <w:bookmarkStart w:id="100" w:name="OLE_LINK325"/>
      <w:bookmarkStart w:id="101" w:name="OLE_LINK329"/>
      <w:bookmarkStart w:id="102" w:name="OLE_LINK165"/>
      <w:r w:rsidR="00D24668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>single-barreled</w:t>
      </w:r>
      <w:bookmarkEnd w:id="100"/>
      <w:bookmarkEnd w:id="101"/>
      <w:r w:rsidRPr="008D001E">
        <w:rPr>
          <w:rFonts w:ascii="Book Antiqua" w:eastAsia="宋体" w:hAnsi="Book Antiqua" w:cs="Times New Roman"/>
          <w:sz w:val="24"/>
          <w:szCs w:val="24"/>
        </w:rPr>
        <w:t xml:space="preserve"> fashion</w:t>
      </w:r>
      <w:bookmarkEnd w:id="10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with a chimney of </w:t>
      </w:r>
      <w:bookmarkStart w:id="103" w:name="OLE_LINK30"/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proximal end</w:t>
      </w:r>
      <w:bookmarkEnd w:id="103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924CC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="00D24668">
        <w:rPr>
          <w:rFonts w:ascii="Book Antiqua" w:eastAsia="宋体" w:hAnsi="Book Antiqua" w:cs="Times New Roman"/>
          <w:sz w:val="24"/>
          <w:szCs w:val="24"/>
        </w:rPr>
        <w:t>pproximat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924CC" w:rsidRPr="008D001E">
        <w:rPr>
          <w:rFonts w:ascii="Book Antiqua" w:eastAsia="宋体" w:hAnsi="Book Antiqua" w:cs="Times New Roman"/>
          <w:sz w:val="24"/>
          <w:szCs w:val="24"/>
        </w:rPr>
        <w:t>2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m above the </w:t>
      </w:r>
      <w:proofErr w:type="spellStart"/>
      <w:r w:rsidR="00E21260" w:rsidRPr="008D001E">
        <w:rPr>
          <w:rFonts w:ascii="Book Antiqua" w:eastAsia="宋体" w:hAnsi="Book Antiqua" w:cs="Times New Roman"/>
          <w:sz w:val="24"/>
          <w:szCs w:val="24"/>
        </w:rPr>
        <w:t>periumbilical</w:t>
      </w:r>
      <w:proofErr w:type="spellEnd"/>
      <w:r w:rsidR="00E2126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kin. The distal end was closed and fixed to the proximal end in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abdominal cavity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for easy finding next time</w:t>
      </w:r>
      <w:bookmarkStart w:id="104" w:name="OLE_LINK167"/>
      <w:bookmarkEnd w:id="89"/>
      <w:bookmarkEnd w:id="90"/>
      <w:r w:rsidRPr="008D001E">
        <w:rPr>
          <w:rFonts w:ascii="Book Antiqua" w:eastAsia="宋体" w:hAnsi="Book Antiqua" w:cs="Times New Roman"/>
          <w:sz w:val="24"/>
          <w:szCs w:val="24"/>
        </w:rPr>
        <w:t xml:space="preserve">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28535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1)</w:t>
      </w:r>
      <w:bookmarkEnd w:id="104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43349B6D" w14:textId="77777777" w:rsidR="00A20B49" w:rsidRPr="008D001E" w:rsidRDefault="00A20B49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05" w:name="OLE_LINK33"/>
      <w:bookmarkStart w:id="106" w:name="OLE_LINK78"/>
    </w:p>
    <w:p w14:paraId="34DF8022" w14:textId="5D1078A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bookmarkStart w:id="107" w:name="OLE_LINK42"/>
      <w:bookmarkStart w:id="108" w:name="OLE_LINK43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Two-stage</w:t>
      </w:r>
      <w:bookmarkEnd w:id="107"/>
      <w:bookmarkEnd w:id="108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</w:t>
      </w:r>
      <w:r w:rsidR="00623200"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pull-through</w:t>
      </w:r>
      <w:r w:rsidR="00710596" w:rsidRPr="008D001E">
        <w:rPr>
          <w:rFonts w:ascii="Book Antiqua" w:hAnsi="Book Antiqua"/>
          <w:sz w:val="24"/>
          <w:szCs w:val="24"/>
        </w:rPr>
        <w:t xml:space="preserve"> </w:t>
      </w:r>
      <w:r w:rsidR="00710596"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with stoma closure</w:t>
      </w:r>
    </w:p>
    <w:bookmarkEnd w:id="105"/>
    <w:p w14:paraId="7D435F4E" w14:textId="45DCC353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hree to six months later, w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los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stoma through a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peri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skin incision.</w:t>
      </w:r>
      <w:bookmarkStart w:id="109" w:name="OLE_LINK148"/>
      <w:bookmarkStart w:id="110" w:name="OLE_LINK14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Our two-stag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laparoscopic Soave </w:t>
      </w:r>
      <w:bookmarkStart w:id="111" w:name="OLE_LINK297"/>
      <w:bookmarkStart w:id="112" w:name="OLE_LINK29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bookmarkEnd w:id="111"/>
      <w:bookmarkEnd w:id="112"/>
      <w:r w:rsidRPr="008D001E">
        <w:rPr>
          <w:rFonts w:ascii="Book Antiqua" w:eastAsia="宋体" w:hAnsi="Book Antiqua" w:cs="Times New Roman"/>
          <w:sz w:val="24"/>
          <w:szCs w:val="24"/>
        </w:rPr>
        <w:t xml:space="preserve"> of </w:t>
      </w:r>
      <w:bookmarkStart w:id="113" w:name="OLE_LINK5"/>
      <w:bookmarkStart w:id="114" w:name="OLE_LINK9"/>
      <w:bookmarkStart w:id="115" w:name="OLE_LINK1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eft-sided HD</w:t>
      </w:r>
      <w:bookmarkEnd w:id="113"/>
      <w:bookmarkEnd w:id="114"/>
      <w:bookmarkEnd w:id="115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bookmarkEnd w:id="109"/>
      <w:bookmarkEnd w:id="110"/>
      <w:r w:rsidRPr="008D001E">
        <w:rPr>
          <w:rFonts w:ascii="Book Antiqua" w:eastAsia="宋体" w:hAnsi="Book Antiqua" w:cs="Times New Roman"/>
          <w:sz w:val="24"/>
          <w:szCs w:val="24"/>
        </w:rPr>
        <w:t>based on our previous reports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SwgMTZdPC9EaXNwbGF5VGV4dD48cmVjb3Jk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MjgwLTQ8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PC9hYmJyLTE+PC9wZXJpb2RpY2FsPjxhbHQtcGVyaW9kaWNh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SwgMTZdPC9EaXNwbGF5VGV4dD48cmVjb3Jk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MjgwLTQ8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PC9hYmJyLTE+PC9wZXJpb2RpY2FsPjxhbHQtcGVyaW9kaWNh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Tang, 2012 #21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Aubdoollah, 2015 #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16" w:name="OLE_LINK299"/>
      <w:r w:rsidRPr="008D001E">
        <w:rPr>
          <w:rFonts w:ascii="Book Antiqua" w:eastAsia="宋体" w:hAnsi="Book Antiqua" w:cs="Times New Roman"/>
          <w:sz w:val="24"/>
          <w:szCs w:val="24"/>
        </w:rPr>
        <w:t xml:space="preserve">We placed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one 5 mm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 xml:space="preserve"> or 10</w:t>
      </w:r>
      <w:r w:rsidR="00BF7C4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>mm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 troca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working port through the stoma</w:t>
      </w:r>
      <w:r w:rsidR="00260D80" w:rsidRPr="008D001E">
        <w:rPr>
          <w:rFonts w:ascii="Book Antiqua" w:hAnsi="Book Antiqua"/>
          <w:sz w:val="24"/>
          <w:szCs w:val="24"/>
        </w:rPr>
        <w:t xml:space="preserve"> 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>sit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nd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two 3 mm trocars w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BF7C4C" w:rsidRPr="008D001E">
        <w:rPr>
          <w:rFonts w:ascii="Book Antiqua" w:eastAsia="宋体" w:hAnsi="Book Antiqua" w:cs="Times New Roman"/>
          <w:sz w:val="24"/>
          <w:szCs w:val="24"/>
        </w:rPr>
        <w:t xml:space="preserve">respectively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serted in the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right and </w:t>
      </w:r>
      <w:r w:rsidRPr="008D001E">
        <w:rPr>
          <w:rFonts w:ascii="Book Antiqua" w:eastAsia="宋体" w:hAnsi="Book Antiqua" w:cs="Times New Roman"/>
          <w:sz w:val="24"/>
          <w:szCs w:val="24"/>
        </w:rPr>
        <w:t>left upper quadrant.</w:t>
      </w:r>
      <w:bookmarkStart w:id="117" w:name="OLE_LINK2"/>
      <w:r w:rsidRPr="008D001E">
        <w:rPr>
          <w:rFonts w:ascii="Book Antiqua" w:eastAsia="宋体" w:hAnsi="Book Antiqua" w:cs="Times New Roman"/>
          <w:sz w:val="24"/>
          <w:szCs w:val="24"/>
        </w:rPr>
        <w:t xml:space="preserve"> Routinely, intraoperative frozen-section biopsy was performed before anastomosis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dWJkb29sbGFoPC9BdXRob3I+PFllYXI+MjAxNTwvWWVh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NTk1LTg8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dWJkb29sbGFoPC9BdXRob3I+PFllYXI+MjAxNTwvWWVh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NTk1LTg8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Aubdoollah, 2015 #43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D24668">
        <w:rPr>
          <w:rFonts w:ascii="Book Antiqua" w:hAnsi="Book Antiqua" w:cs="Times New Roman"/>
          <w:sz w:val="24"/>
          <w:szCs w:val="24"/>
        </w:rPr>
        <w:t>W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>used Lone</w:t>
      </w:r>
      <w:r w:rsidR="002D03E6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Star retractors (Lone Star Medical Products, Stafford, TX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, U</w:t>
      </w:r>
      <w:r w:rsidR="00CC1C14">
        <w:rPr>
          <w:rFonts w:ascii="Book Antiqua" w:eastAsia="宋体" w:hAnsi="Book Antiqua" w:cs="Times New Roman"/>
          <w:sz w:val="24"/>
          <w:szCs w:val="24"/>
        </w:rPr>
        <w:t>nited State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 to expose the anus, and </w:t>
      </w:r>
      <w:bookmarkStart w:id="118" w:name="OLE_LINK201"/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lectrocauter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to make a circumferential incision in the rectal mucosa at 0.5</w:t>
      </w:r>
      <w:r w:rsidR="00542DE4">
        <w:rPr>
          <w:rFonts w:ascii="Book Antiqua" w:eastAsia="宋体" w:hAnsi="Book Antiqua" w:cs="Times New Roman"/>
          <w:sz w:val="24"/>
          <w:szCs w:val="24"/>
        </w:rPr>
        <w:t>-</w:t>
      </w:r>
      <w:r w:rsidRPr="008D001E">
        <w:rPr>
          <w:rFonts w:ascii="Book Antiqua" w:eastAsia="宋体" w:hAnsi="Book Antiqua" w:cs="Times New Roman"/>
          <w:sz w:val="24"/>
          <w:szCs w:val="24"/>
        </w:rPr>
        <w:t>1</w:t>
      </w:r>
      <w:r w:rsidR="003605FC" w:rsidRPr="008D001E">
        <w:rPr>
          <w:rFonts w:ascii="Book Antiqua" w:eastAsia="宋体" w:hAnsi="Book Antiqua" w:cs="Times New Roman"/>
          <w:sz w:val="24"/>
          <w:szCs w:val="24"/>
        </w:rPr>
        <w:t>.0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m proximal to the dentate line</w:t>
      </w:r>
      <w:bookmarkEnd w:id="118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17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19" w:name="OLE_LINK120"/>
      <w:bookmarkStart w:id="120" w:name="OLE_LINK123"/>
      <w:r w:rsidRPr="008D001E">
        <w:rPr>
          <w:rFonts w:ascii="Book Antiqua" w:eastAsia="宋体" w:hAnsi="Book Antiqua" w:cs="Times New Roman"/>
          <w:sz w:val="24"/>
          <w:szCs w:val="24"/>
        </w:rPr>
        <w:t xml:space="preserve">A long muscular rectal cuff was developed for &gt; 5 cm up to the peritoneal reflection, which was then shortened to 1-2 cm. </w:t>
      </w:r>
      <w:bookmarkStart w:id="121" w:name="OLE_LINK151"/>
      <w:bookmarkStart w:id="122" w:name="OLE_LINK26"/>
      <w:bookmarkStart w:id="123" w:name="OLE_LINK27"/>
      <w:r w:rsidRPr="008D001E">
        <w:rPr>
          <w:rFonts w:ascii="Book Antiqua" w:eastAsia="宋体" w:hAnsi="Book Antiqua" w:cs="Times New Roman"/>
          <w:sz w:val="24"/>
          <w:szCs w:val="24"/>
        </w:rPr>
        <w:t>The rectal muscular cuff was partial dissected in a “V” shape at the posterior wall, and the necessary amount of the mobilized colon w</w:t>
      </w:r>
      <w:r w:rsidR="006B56E3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issected</w:t>
      </w:r>
      <w:bookmarkEnd w:id="119"/>
      <w:bookmarkEnd w:id="120"/>
      <w:bookmarkEnd w:id="121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2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>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coloan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24" w:name="OLE_LINK25"/>
      <w:r w:rsidRPr="008D001E">
        <w:rPr>
          <w:rFonts w:ascii="Book Antiqua" w:eastAsia="宋体" w:hAnsi="Book Antiqua" w:cs="Times New Roman"/>
          <w:sz w:val="24"/>
          <w:szCs w:val="24"/>
        </w:rPr>
        <w:t>anastomosis</w:t>
      </w:r>
      <w:bookmarkEnd w:id="124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bookmarkStart w:id="125" w:name="OLE_LINK41"/>
      <w:r w:rsidR="006B56E3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>performed</w:t>
      </w:r>
      <w:bookmarkEnd w:id="125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1556260D" w14:textId="5E2B029F" w:rsidR="00022F28" w:rsidRPr="008D001E" w:rsidRDefault="006B56E3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126" w:name="OLE_LINK250"/>
      <w:bookmarkEnd w:id="116"/>
      <w:bookmarkEnd w:id="123"/>
      <w:r>
        <w:rPr>
          <w:rFonts w:ascii="Book Antiqua" w:eastAsia="宋体" w:hAnsi="Book Antiqua" w:cs="Times New Roman"/>
          <w:kern w:val="0"/>
          <w:sz w:val="24"/>
          <w:szCs w:val="24"/>
        </w:rPr>
        <w:t>The l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paroscopic </w:t>
      </w:r>
      <w:bookmarkStart w:id="127" w:name="OLE_LINK207"/>
      <w:r w:rsidR="00022F28" w:rsidRPr="008D001E">
        <w:rPr>
          <w:rFonts w:ascii="Book Antiqua" w:eastAsia="宋体" w:hAnsi="Book Antiqua" w:cs="Times New Roman"/>
          <w:sz w:val="24"/>
          <w:szCs w:val="24"/>
        </w:rPr>
        <w:t>Duhamel</w:t>
      </w:r>
      <w:bookmarkEnd w:id="126"/>
      <w:bookmarkEnd w:id="127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C45F9">
        <w:rPr>
          <w:rFonts w:ascii="Book Antiqua" w:eastAsia="宋体" w:hAnsi="Book Antiqua" w:cs="Times New Roman"/>
          <w:sz w:val="24"/>
          <w:szCs w:val="24"/>
        </w:rPr>
        <w:t>fo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right-sided H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D1903" w:rsidRPr="008D001E">
        <w:rPr>
          <w:rFonts w:ascii="Book Antiqua" w:eastAsia="宋体" w:hAnsi="Book Antiqua" w:cs="Times New Roman"/>
          <w:sz w:val="24"/>
          <w:szCs w:val="24"/>
        </w:rPr>
        <w:t xml:space="preserve">and TCA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was similar to that described previously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NjwvUmVjTnVtPjxEaXNwbGF5VGV4dD5bMThdPC9EaXNwbGF5VGV4dD48cmVjb3JkPjxy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NjwvUmVjTnVtPjxEaXNwbGF5VGV4dD5bMThdPC9EaXNwbGF5VGV4dD48cmVjb3JkPjxy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Zhang, 2017 #16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28" w:name="OLE_LINK370"/>
      <w:bookmarkStart w:id="129" w:name="OLE_LINK37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By </w:t>
      </w:r>
      <w:r w:rsidR="00E84CB6" w:rsidRPr="008D001E">
        <w:rPr>
          <w:rFonts w:ascii="Book Antiqua" w:eastAsia="宋体" w:hAnsi="Book Antiqua" w:cs="Times New Roman"/>
          <w:sz w:val="24"/>
          <w:szCs w:val="24"/>
        </w:rPr>
        <w:t>separat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ing the stoma through a </w:t>
      </w:r>
      <w:proofErr w:type="spellStart"/>
      <w:r w:rsidR="00022F28" w:rsidRPr="008D001E">
        <w:rPr>
          <w:rFonts w:ascii="Book Antiqua" w:eastAsia="宋体" w:hAnsi="Book Antiqua" w:cs="Times New Roman"/>
          <w:sz w:val="24"/>
          <w:szCs w:val="24"/>
        </w:rPr>
        <w:t>peristomal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skin incision and </w:t>
      </w:r>
      <w:bookmarkStart w:id="130" w:name="OLE_LINK348"/>
      <w:r w:rsidR="00022F28" w:rsidRPr="008D001E">
        <w:rPr>
          <w:rFonts w:ascii="Book Antiqua" w:eastAsia="宋体" w:hAnsi="Book Antiqua" w:cs="Times New Roman"/>
          <w:sz w:val="24"/>
          <w:szCs w:val="24"/>
        </w:rPr>
        <w:t>mobilizing</w:t>
      </w:r>
      <w:bookmarkEnd w:id="13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rt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 of the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bowel through 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abdominal stoma opening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we </w:t>
      </w:r>
      <w:r>
        <w:rPr>
          <w:rFonts w:ascii="Book Antiqua" w:eastAsia="宋体" w:hAnsi="Book Antiqua" w:cs="Times New Roman"/>
          <w:sz w:val="24"/>
          <w:szCs w:val="24"/>
        </w:rPr>
        <w:t>were able to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reach the splenic flexure.</w:t>
      </w:r>
      <w:bookmarkEnd w:id="128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31" w:name="OLE_LINK204"/>
      <w:bookmarkStart w:id="132" w:name="OLE_LINK217"/>
      <w:bookmarkEnd w:id="129"/>
      <w:r w:rsidR="009B1AFA" w:rsidRPr="008D001E">
        <w:rPr>
          <w:rFonts w:ascii="Book Antiqua" w:eastAsia="宋体" w:hAnsi="Book Antiqua" w:cs="Times New Roman"/>
          <w:sz w:val="24"/>
          <w:szCs w:val="24"/>
        </w:rPr>
        <w:t>The positions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of </w:t>
      </w:r>
      <w:r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trocars were the same as th</w:t>
      </w:r>
      <w:r w:rsidR="009B1AFA" w:rsidRPr="008D001E">
        <w:rPr>
          <w:rFonts w:ascii="Book Antiqua" w:eastAsia="宋体" w:hAnsi="Book Antiqua" w:cs="Times New Roman"/>
          <w:sz w:val="24"/>
          <w:szCs w:val="24"/>
        </w:rPr>
        <w:t>ose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for the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laparoscopic Soave procedure </w:t>
      </w:r>
      <w:r w:rsidR="002C45F9">
        <w:rPr>
          <w:rFonts w:ascii="Book Antiqua" w:eastAsia="宋体" w:hAnsi="Book Antiqua" w:cs="Times New Roman"/>
          <w:sz w:val="24"/>
          <w:szCs w:val="24"/>
        </w:rPr>
        <w:t>for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left-sided HD described above.</w:t>
      </w:r>
      <w:r w:rsidR="009B1AF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he</w:t>
      </w:r>
      <w:r w:rsidR="00022F28"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remaining intestines were </w:t>
      </w:r>
      <w:bookmarkStart w:id="133" w:name="OLE_LINK92"/>
      <w:r w:rsidR="00022F28" w:rsidRPr="008D001E">
        <w:rPr>
          <w:rFonts w:ascii="Book Antiqua" w:eastAsia="宋体" w:hAnsi="Book Antiqua" w:cs="Times New Roman"/>
          <w:sz w:val="24"/>
          <w:szCs w:val="24"/>
        </w:rPr>
        <w:t>mobilized</w:t>
      </w:r>
      <w:bookmarkEnd w:id="13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by </w:t>
      </w:r>
      <w:r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="006A7C21" w:rsidRPr="008D001E">
        <w:rPr>
          <w:rFonts w:ascii="Book Antiqua" w:eastAsia="宋体" w:hAnsi="Book Antiqua" w:cs="Times New Roman"/>
          <w:sz w:val="24"/>
          <w:szCs w:val="24"/>
        </w:rPr>
        <w:t>laparoscopic ultrasound scalpel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.</w:t>
      </w:r>
      <w:bookmarkStart w:id="134" w:name="OLE_LINK309"/>
      <w:r w:rsidR="000D1903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I</w:t>
      </w:r>
      <w:r w:rsidR="000D1903" w:rsidRPr="008D001E">
        <w:rPr>
          <w:rFonts w:ascii="Book Antiqua" w:eastAsia="宋体" w:hAnsi="Book Antiqua" w:cs="Times New Roman"/>
          <w:sz w:val="24"/>
          <w:szCs w:val="24"/>
        </w:rPr>
        <w:t xml:space="preserve">n the patients with </w:t>
      </w:r>
      <w:r w:rsidR="000D1903" w:rsidRPr="008D001E">
        <w:rPr>
          <w:rFonts w:ascii="Book Antiqua" w:eastAsia="宋体" w:hAnsi="Book Antiqua" w:cs="Times New Roman"/>
          <w:kern w:val="0"/>
          <w:sz w:val="24"/>
          <w:szCs w:val="24"/>
        </w:rPr>
        <w:t>right-sided HD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>
        <w:rPr>
          <w:rFonts w:ascii="Book Antiqua" w:eastAsia="宋体" w:hAnsi="Book Antiqua" w:cs="Times New Roman"/>
          <w:sz w:val="24"/>
          <w:szCs w:val="24"/>
        </w:rPr>
        <w:t>t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he Delayer’s maneuver was used to transpose the colon 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>27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0° anticlockwise, and the appendix was cut at the same time. 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>T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he colon was </w:t>
      </w:r>
      <w:r w:rsidR="009523D8" w:rsidRPr="008D001E">
        <w:rPr>
          <w:rFonts w:ascii="Book Antiqua" w:eastAsia="宋体" w:hAnsi="Book Antiqua" w:cs="Times New Roman"/>
          <w:sz w:val="24"/>
          <w:szCs w:val="24"/>
        </w:rPr>
        <w:t>pull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ed down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 xml:space="preserve"> directly in TCA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31"/>
      <w:bookmarkEnd w:id="132"/>
      <w:bookmarkEnd w:id="134"/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A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 xml:space="preserve">Endo-Cutting (Johnson-Johnson </w:t>
      </w:r>
      <w:r>
        <w:rPr>
          <w:rFonts w:ascii="Book Antiqua" w:eastAsia="宋体" w:hAnsi="Book Antiqua" w:cs="Times New Roman"/>
          <w:sz w:val="24"/>
          <w:szCs w:val="24"/>
        </w:rPr>
        <w:t>C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>o., Ltd)</w:t>
      </w:r>
      <w:r w:rsidR="000A6F93" w:rsidRPr="008D001E">
        <w:rPr>
          <w:rFonts w:ascii="Book Antiqua" w:hAnsi="Book Antiqua"/>
          <w:sz w:val="24"/>
          <w:szCs w:val="24"/>
        </w:rPr>
        <w:t xml:space="preserve"> 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Stapl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 xml:space="preserve">was then used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o facilitate extra-anal division of the</w:t>
      </w:r>
      <w:bookmarkStart w:id="135" w:name="OLE_LINK7"/>
      <w:bookmarkStart w:id="136" w:name="OLE_LINK1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rectum perpendicular</w:t>
      </w:r>
      <w:bookmarkEnd w:id="135"/>
      <w:bookmarkEnd w:id="13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o the anus, to obtain a short 3.5</w:t>
      </w:r>
      <w:r w:rsidR="0015205F">
        <w:rPr>
          <w:rFonts w:ascii="Book Antiqua" w:eastAsia="宋体" w:hAnsi="Book Antiqua" w:cs="Times New Roman"/>
          <w:sz w:val="24"/>
          <w:szCs w:val="24"/>
        </w:rPr>
        <w:t>-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4.5 cm rectal stump.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Single-layer 4-0 </w:t>
      </w:r>
      <w:proofErr w:type="spellStart"/>
      <w:r w:rsidR="00022F28" w:rsidRPr="008D001E">
        <w:rPr>
          <w:rFonts w:ascii="Book Antiqua" w:eastAsia="宋体" w:hAnsi="Book Antiqua" w:cs="Times New Roman"/>
          <w:sz w:val="24"/>
          <w:szCs w:val="24"/>
        </w:rPr>
        <w:t>Vicryl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was used to </w:t>
      </w:r>
      <w:bookmarkStart w:id="137" w:name="OLE_LINK142"/>
      <w:bookmarkStart w:id="138" w:name="OLE_LINK143"/>
      <w:r w:rsidR="008D5F92" w:rsidRPr="008D001E">
        <w:rPr>
          <w:rFonts w:ascii="Book Antiqua" w:eastAsia="宋体" w:hAnsi="Book Antiqua" w:cs="Times New Roman"/>
          <w:sz w:val="24"/>
          <w:szCs w:val="24"/>
        </w:rPr>
        <w:t>complete</w:t>
      </w:r>
      <w:bookmarkEnd w:id="137"/>
      <w:bookmarkEnd w:id="138"/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the colorectal </w:t>
      </w:r>
      <w:bookmarkStart w:id="139" w:name="OLE_LINK17"/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or </w:t>
      </w:r>
      <w:proofErr w:type="spellStart"/>
      <w:r w:rsidR="008D5F92" w:rsidRPr="008D001E">
        <w:rPr>
          <w:rFonts w:ascii="Book Antiqua" w:eastAsia="宋体" w:hAnsi="Book Antiqua" w:cs="Times New Roman"/>
          <w:sz w:val="24"/>
          <w:szCs w:val="24"/>
        </w:rPr>
        <w:t>ileorectal</w:t>
      </w:r>
      <w:bookmarkEnd w:id="139"/>
      <w:proofErr w:type="spellEnd"/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end-to-side anastomosis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nd </w:t>
      </w:r>
      <w:r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>Endo-Cutting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Stapl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>was used to complet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colorectal or </w:t>
      </w:r>
      <w:proofErr w:type="spellStart"/>
      <w:r w:rsidR="00022F28" w:rsidRPr="008D001E">
        <w:rPr>
          <w:rFonts w:ascii="Book Antiqua" w:eastAsia="宋体" w:hAnsi="Book Antiqua" w:cs="Times New Roman"/>
          <w:sz w:val="24"/>
          <w:szCs w:val="24"/>
        </w:rPr>
        <w:t>ileorectal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side-to-side anastomosis. </w:t>
      </w:r>
    </w:p>
    <w:p w14:paraId="24FE8B34" w14:textId="6E052372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By using 0.5% iodine and warm 0.9% normal saline while suturing, the incision was washed repeatedly. After </w:t>
      </w:r>
      <w:r w:rsidR="006B56E3">
        <w:rPr>
          <w:rFonts w:ascii="Book Antiqua" w:eastAsia="宋体" w:hAnsi="Book Antiqua" w:cs="Times New Roman"/>
          <w:sz w:val="24"/>
          <w:szCs w:val="24"/>
        </w:rPr>
        <w:t>surger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 tube </w:t>
      </w:r>
      <w:r w:rsidR="006B56E3" w:rsidRPr="008D001E">
        <w:rPr>
          <w:rFonts w:ascii="Book Antiqua" w:eastAsia="宋体" w:hAnsi="Book Antiqua" w:cs="Times New Roman"/>
          <w:sz w:val="24"/>
          <w:szCs w:val="24"/>
        </w:rPr>
        <w:t>w</w:t>
      </w:r>
      <w:r w:rsidR="006B56E3">
        <w:rPr>
          <w:rFonts w:ascii="Book Antiqua" w:eastAsia="宋体" w:hAnsi="Book Antiqua" w:cs="Times New Roman"/>
          <w:sz w:val="24"/>
          <w:szCs w:val="24"/>
        </w:rPr>
        <w:t>as</w:t>
      </w:r>
      <w:r w:rsidR="006B56E3" w:rsidRPr="008D001E">
        <w:rPr>
          <w:rFonts w:ascii="Book Antiqua" w:eastAsia="宋体" w:hAnsi="Book Antiqua" w:cs="Times New Roman"/>
          <w:sz w:val="24"/>
          <w:szCs w:val="24"/>
        </w:rPr>
        <w:t xml:space="preserve"> maintained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 the anus. By leaving a central open area to create a deep circular scar resembling a normal umbilicus,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umbilical wound was reconstructed with a subcutaneous purse string suture of 4-0 absorbable sutures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2). Postoperatively, total parenteral nutrition and nasogastric decompression for </w:t>
      </w:r>
      <w:r w:rsidR="00D12CFE" w:rsidRPr="008D001E">
        <w:rPr>
          <w:rFonts w:ascii="Book Antiqua" w:eastAsia="宋体" w:hAnsi="Book Antiqua" w:cs="Times New Roman"/>
          <w:sz w:val="24"/>
          <w:szCs w:val="24"/>
        </w:rPr>
        <w:t>24</w:t>
      </w:r>
      <w:r w:rsidRPr="008D001E">
        <w:rPr>
          <w:rFonts w:ascii="Book Antiqua" w:eastAsia="宋体" w:hAnsi="Book Antiqua" w:cs="Times New Roman"/>
          <w:sz w:val="24"/>
          <w:szCs w:val="24"/>
        </w:rPr>
        <w:t>-</w:t>
      </w:r>
      <w:r w:rsidR="00D12CFE" w:rsidRPr="008D001E">
        <w:rPr>
          <w:rFonts w:ascii="Book Antiqua" w:eastAsia="宋体" w:hAnsi="Book Antiqua" w:cs="Times New Roman"/>
          <w:sz w:val="24"/>
          <w:szCs w:val="24"/>
        </w:rPr>
        <w:t>48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 were </w:t>
      </w:r>
      <w:r w:rsidR="006B56E3">
        <w:rPr>
          <w:rFonts w:ascii="Book Antiqua" w:eastAsia="宋体" w:hAnsi="Book Antiqua" w:cs="Times New Roman"/>
          <w:sz w:val="24"/>
          <w:szCs w:val="24"/>
        </w:rPr>
        <w:t>performed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 all patients, and th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peri</w:t>
      </w:r>
      <w:r w:rsidR="00074343" w:rsidRPr="008D001E">
        <w:rPr>
          <w:rFonts w:ascii="Book Antiqua" w:eastAsia="宋体" w:hAnsi="Book Antiqua" w:cs="Times New Roman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rea was kept clean and dry. </w:t>
      </w:r>
      <w:r w:rsidR="006B56E3">
        <w:rPr>
          <w:rFonts w:ascii="Book Antiqua" w:eastAsia="宋体" w:hAnsi="Book Antiqua" w:cs="Times New Roman"/>
          <w:sz w:val="24"/>
          <w:szCs w:val="24"/>
        </w:rPr>
        <w:t>Wh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patients were clinically stable, they were discharged. </w:t>
      </w:r>
    </w:p>
    <w:p w14:paraId="542F127F" w14:textId="34D9291D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According to the result</w:t>
      </w:r>
      <w:r w:rsidR="006B56E3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a routine digital rectal examination at 2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wk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postoperatively, </w:t>
      </w:r>
      <w:r w:rsidR="005B2A5C" w:rsidRPr="008D001E">
        <w:rPr>
          <w:rFonts w:ascii="Book Antiqua" w:eastAsia="宋体" w:hAnsi="Book Antiqua" w:cs="Times New Roman"/>
          <w:sz w:val="24"/>
          <w:szCs w:val="24"/>
        </w:rPr>
        <w:t xml:space="preserve">the process of anal dilatation was </w:t>
      </w:r>
      <w:r w:rsidR="006B56E3">
        <w:rPr>
          <w:rFonts w:ascii="Book Antiqua" w:eastAsia="宋体" w:hAnsi="Book Antiqua" w:cs="Times New Roman"/>
          <w:sz w:val="24"/>
          <w:szCs w:val="24"/>
        </w:rPr>
        <w:t>achieved</w:t>
      </w:r>
      <w:r w:rsidR="005B2A5C" w:rsidRPr="008D001E">
        <w:rPr>
          <w:rFonts w:ascii="Book Antiqua" w:eastAsia="宋体" w:hAnsi="Book Antiqua" w:cs="Times New Roman"/>
          <w:sz w:val="24"/>
          <w:szCs w:val="24"/>
        </w:rPr>
        <w:t xml:space="preserve"> with </w:t>
      </w:r>
      <w:proofErr w:type="spellStart"/>
      <w:r w:rsidR="005B2A5C" w:rsidRPr="008D001E">
        <w:rPr>
          <w:rFonts w:ascii="Book Antiqua" w:eastAsia="宋体" w:hAnsi="Book Antiqua" w:cs="Times New Roman"/>
          <w:sz w:val="24"/>
          <w:szCs w:val="24"/>
        </w:rPr>
        <w:t>Hegar</w:t>
      </w:r>
      <w:proofErr w:type="spellEnd"/>
      <w:r w:rsidR="005B2A5C" w:rsidRPr="008D001E">
        <w:rPr>
          <w:rFonts w:ascii="Book Antiqua" w:eastAsia="宋体" w:hAnsi="Book Antiqua" w:cs="Times New Roman"/>
          <w:sz w:val="24"/>
          <w:szCs w:val="24"/>
        </w:rPr>
        <w:t xml:space="preserve"> dilators for 2-3 </w:t>
      </w:r>
      <w:proofErr w:type="spellStart"/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V08L0Rpc3BsYXlUZXh0PjxyZWNvcmQ+PHJl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V08L0Rpc3BsYXlUZXh0PjxyZWNvcmQ+PHJl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Tang, 2012 #21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2CE56C5A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87A86D8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Statistical analysis</w:t>
      </w:r>
    </w:p>
    <w:p w14:paraId="0F93F79F" w14:textId="5E4795E6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SPSS software version 2</w:t>
      </w:r>
      <w:r w:rsidR="00E51A0E" w:rsidRPr="008D001E">
        <w:rPr>
          <w:rFonts w:ascii="Book Antiqua" w:eastAsia="宋体" w:hAnsi="Book Antiqua" w:cs="Times New Roman"/>
          <w:sz w:val="24"/>
          <w:szCs w:val="24"/>
        </w:rPr>
        <w:t>2</w:t>
      </w:r>
      <w:r w:rsidRPr="008D001E">
        <w:rPr>
          <w:rFonts w:ascii="Book Antiqua" w:eastAsia="宋体" w:hAnsi="Book Antiqua" w:cs="Times New Roman"/>
          <w:sz w:val="24"/>
          <w:szCs w:val="24"/>
        </w:rPr>
        <w:t>.0 was used to analyze the dat</w:t>
      </w:r>
      <w:r w:rsidR="003605FC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The Student’s </w:t>
      </w:r>
      <w:r w:rsidRPr="006271D2">
        <w:rPr>
          <w:rFonts w:ascii="Book Antiqua" w:eastAsia="宋体" w:hAnsi="Book Antiqua" w:cs="Times New Roman"/>
          <w:i/>
          <w:iCs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est was used to compare 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demographic data and the mean scar score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ll results are reported as mean ±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standard devi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 percentage</w:t>
      </w:r>
      <w:r w:rsidR="006B56E3">
        <w:rPr>
          <w:rFonts w:ascii="Book Antiqua" w:eastAsia="宋体" w:hAnsi="Book Antiqua" w:cs="Times New Roman"/>
          <w:sz w:val="24"/>
          <w:szCs w:val="24"/>
        </w:rPr>
        <w:t>.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Values of </w:t>
      </w:r>
      <w:r w:rsidR="00DD7B4E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 &lt; </w:t>
      </w:r>
      <w:r w:rsidR="00DD7B4E" w:rsidRPr="008D001E">
        <w:rPr>
          <w:rFonts w:ascii="Book Antiqua" w:eastAsia="宋体" w:hAnsi="Book Antiqua" w:cs="Times New Roman"/>
          <w:sz w:val="24"/>
          <w:szCs w:val="24"/>
        </w:rPr>
        <w:t>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</w:t>
      </w:r>
      <w:r w:rsidR="006B56E3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onsider</w:t>
      </w:r>
      <w:r w:rsidR="006B56E3">
        <w:rPr>
          <w:rFonts w:ascii="Book Antiqua" w:eastAsia="宋体" w:hAnsi="Book Antiqua" w:cs="Times New Roman"/>
          <w:kern w:val="0"/>
          <w:sz w:val="24"/>
          <w:szCs w:val="24"/>
        </w:rPr>
        <w:t>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statistically </w:t>
      </w:r>
      <w:r w:rsidRPr="008D001E">
        <w:rPr>
          <w:rFonts w:ascii="Book Antiqua" w:eastAsia="宋体" w:hAnsi="Book Antiqua" w:cs="Times New Roman"/>
          <w:sz w:val="24"/>
          <w:szCs w:val="24"/>
        </w:rPr>
        <w:t>significan</w:t>
      </w:r>
      <w:r w:rsidR="006B56E3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A8F38A6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5870221" w14:textId="77777777" w:rsidR="00AB6C23" w:rsidRPr="008D001E" w:rsidRDefault="00AB6C2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bookmarkStart w:id="140" w:name="OLE_LINK44"/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RESULTS</w:t>
      </w:r>
    </w:p>
    <w:p w14:paraId="0D84A5C4" w14:textId="0E503E4B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General characteristics and operative data </w:t>
      </w:r>
      <w:r w:rsidR="002D6DC2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during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t>enterostomy</w:t>
      </w:r>
      <w:proofErr w:type="spellEnd"/>
    </w:p>
    <w:p w14:paraId="34D814D7" w14:textId="3F46D19A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41" w:name="OLE_LINK14"/>
      <w:bookmarkEnd w:id="140"/>
      <w:r w:rsidRPr="008D001E">
        <w:rPr>
          <w:rFonts w:ascii="Book Antiqua" w:eastAsia="宋体" w:hAnsi="Book Antiqua" w:cs="Times New Roman"/>
          <w:sz w:val="24"/>
          <w:szCs w:val="24"/>
        </w:rPr>
        <w:t>There were no statistically</w:t>
      </w:r>
      <w:bookmarkStart w:id="142" w:name="OLE_LINK27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43" w:name="OLE_LINK180"/>
      <w:bookmarkStart w:id="144" w:name="OLE_LINK181"/>
      <w:r w:rsidRPr="008D001E">
        <w:rPr>
          <w:rFonts w:ascii="Book Antiqua" w:eastAsia="宋体" w:hAnsi="Book Antiqua" w:cs="Times New Roman"/>
          <w:sz w:val="24"/>
          <w:szCs w:val="24"/>
        </w:rPr>
        <w:t>significant differences</w:t>
      </w:r>
      <w:bookmarkEnd w:id="142"/>
      <w:bookmarkEnd w:id="143"/>
      <w:bookmarkEnd w:id="144"/>
      <w:r w:rsidRPr="008D001E">
        <w:rPr>
          <w:rFonts w:ascii="Book Antiqua" w:eastAsia="宋体" w:hAnsi="Book Antiqua" w:cs="Times New Roman"/>
          <w:sz w:val="24"/>
          <w:szCs w:val="24"/>
        </w:rPr>
        <w:t xml:space="preserve"> in demographics </w:t>
      </w:r>
      <w:bookmarkStart w:id="145" w:name="OLE_LINK182"/>
      <w:r w:rsidRPr="008D001E">
        <w:rPr>
          <w:rFonts w:ascii="Book Antiqua" w:eastAsia="宋体" w:hAnsi="Book Antiqua" w:cs="Times New Roman"/>
          <w:sz w:val="24"/>
          <w:szCs w:val="24"/>
        </w:rPr>
        <w:t>between</w:t>
      </w:r>
      <w:bookmarkEnd w:id="145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and CAE groups, including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gender, age at </w:t>
      </w:r>
      <w:bookmarkStart w:id="146" w:name="OLE_LINK185"/>
      <w:bookmarkStart w:id="147" w:name="OLE_LINK291"/>
      <w:bookmarkStart w:id="148" w:name="OLE_LINK292"/>
      <w:bookmarkStart w:id="149" w:name="OLE_LINK293"/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46"/>
      <w:bookmarkEnd w:id="147"/>
      <w:bookmarkEnd w:id="148"/>
      <w:bookmarkEnd w:id="149"/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, weight</w:t>
      </w:r>
      <w:r w:rsidR="00CC1C14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clinical type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41"/>
      <w:r w:rsidRPr="008D001E">
        <w:rPr>
          <w:rFonts w:ascii="Book Antiqua" w:eastAsia="宋体" w:hAnsi="Book Antiqua" w:cs="Times New Roman"/>
          <w:sz w:val="24"/>
          <w:szCs w:val="24"/>
        </w:rPr>
        <w:t xml:space="preserve"> No intraoperative complications were observed in either group. </w:t>
      </w:r>
      <w:r w:rsidR="00BF4D9E" w:rsidRPr="008D001E">
        <w:rPr>
          <w:rFonts w:ascii="Book Antiqua" w:eastAsia="宋体" w:hAnsi="Book Antiqua" w:cs="Times New Roman"/>
          <w:sz w:val="24"/>
          <w:szCs w:val="24"/>
        </w:rPr>
        <w:t>The mean operative time was not significantly different in the two groups (</w:t>
      </w:r>
      <w:r w:rsidR="00BF4D9E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F4D9E" w:rsidRPr="008D001E">
        <w:rPr>
          <w:rFonts w:ascii="Book Antiqua" w:eastAsia="宋体" w:hAnsi="Book Antiqua" w:cs="Times New Roman"/>
          <w:sz w:val="24"/>
          <w:szCs w:val="24"/>
        </w:rPr>
        <w:t xml:space="preserve"> = 0.381). 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 xml:space="preserve">There was no </w:t>
      </w:r>
      <w:r w:rsidR="00C33CAD" w:rsidRPr="008D001E">
        <w:rPr>
          <w:rFonts w:ascii="Book Antiqua" w:eastAsia="宋体" w:hAnsi="Book Antiqua" w:cs="Times New Roman"/>
          <w:sz w:val="24"/>
          <w:szCs w:val="24"/>
        </w:rPr>
        <w:t>significant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 xml:space="preserve"> difference in mean blood loss and mean length of hospital stay betwee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>two group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; no conversion to open technique was </w:t>
      </w:r>
      <w:r w:rsidR="00626E6F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50" w:name="OLE_LINK258"/>
      <w:bookmarkStart w:id="151" w:name="OLE_LINK262"/>
      <w:bookmarkStart w:id="152" w:name="OLE_LINK253"/>
      <w:r w:rsidRPr="008D001E">
        <w:rPr>
          <w:rFonts w:ascii="Book Antiqua" w:eastAsia="宋体" w:hAnsi="Book Antiqua" w:cs="Times New Roman"/>
          <w:sz w:val="24"/>
          <w:szCs w:val="24"/>
        </w:rPr>
        <w:t>In 53 patients, a sigmoid colostomy 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11), a transverse colostomy </w:t>
      </w:r>
      <w:bookmarkStart w:id="153" w:name="OLE_LINK322"/>
      <w:r w:rsidRPr="008D001E">
        <w:rPr>
          <w:rFonts w:ascii="Book Antiqua" w:eastAsia="宋体" w:hAnsi="Book Antiqua" w:cs="Times New Roman"/>
          <w:sz w:val="24"/>
          <w:szCs w:val="24"/>
        </w:rPr>
        <w:t>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23)</w:t>
      </w:r>
      <w:bookmarkEnd w:id="153"/>
      <w:r w:rsidRPr="008D001E">
        <w:rPr>
          <w:rFonts w:ascii="Book Antiqua" w:eastAsia="宋体" w:hAnsi="Book Antiqua" w:cs="Times New Roman"/>
          <w:sz w:val="24"/>
          <w:szCs w:val="24"/>
        </w:rPr>
        <w:t xml:space="preserve"> or an ileostomy 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19) was performed</w:t>
      </w:r>
      <w:r w:rsidR="00C33CAD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(Tabl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lastRenderedPageBreak/>
        <w:t>1)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50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54" w:name="OLE_LINK212"/>
      <w:bookmarkEnd w:id="151"/>
      <w:bookmarkEnd w:id="152"/>
    </w:p>
    <w:p w14:paraId="442AE549" w14:textId="77777777" w:rsidR="00A20B49" w:rsidRPr="008D001E" w:rsidRDefault="00A20B49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55" w:name="OLE_LINK332"/>
    </w:p>
    <w:p w14:paraId="60A43E44" w14:textId="40BA3FB5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mplications</w:t>
      </w:r>
      <w:bookmarkEnd w:id="154"/>
      <w:bookmarkEnd w:id="155"/>
    </w:p>
    <w:p w14:paraId="17F59F75" w14:textId="59CF9F81" w:rsidR="00022F28" w:rsidRPr="008D001E" w:rsidRDefault="00C34493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FF0000"/>
          <w:kern w:val="0"/>
          <w:sz w:val="24"/>
          <w:szCs w:val="24"/>
        </w:rPr>
      </w:pPr>
      <w:bookmarkStart w:id="156" w:name="OLE_LINK228"/>
      <w:bookmarkStart w:id="157" w:name="OLE_LINK117"/>
      <w:bookmarkStart w:id="158" w:name="OLE_LINK94"/>
      <w:bookmarkStart w:id="159" w:name="OLE_LINK3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w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develop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mucosal prolapse in the TUE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group and 1 patient in the CAE group (8.33% </w:t>
      </w:r>
      <w:proofErr w:type="spellStart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3.45%, </w:t>
      </w:r>
      <w:r w:rsidRPr="008635D5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&gt; 0.05).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During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repair of the proximal intestine in 3 patients with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mucosal prolapse, 2 patients with transverse colostomy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TUE group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underwent</w:t>
      </w:r>
      <w:r w:rsidR="00626E6F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uccessful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reoperation for 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and 1 patient with terminal ileostomy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CAE group underwent reoperation for 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 The cause</w:t>
      </w:r>
      <w:r w:rsidR="00D33AB1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mucosal prolapse in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thes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3 patients w</w:t>
      </w:r>
      <w:r w:rsidR="00D33AB1" w:rsidRPr="008D001E">
        <w:rPr>
          <w:rFonts w:ascii="Book Antiqua" w:eastAsia="宋体" w:hAnsi="Book Antiqua" w:cs="Times New Roman"/>
          <w:kern w:val="0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roximal intestinal redundancy and frequent crying</w:t>
      </w:r>
      <w:r w:rsidR="001B1D08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9D0DF1" w:rsidRPr="008D001E">
        <w:rPr>
          <w:rFonts w:ascii="Book Antiqua" w:eastAsia="宋体" w:hAnsi="Book Antiqua" w:cs="Times New Roman"/>
          <w:color w:val="FF0000"/>
          <w:kern w:val="0"/>
          <w:sz w:val="24"/>
          <w:szCs w:val="24"/>
        </w:rPr>
        <w:t xml:space="preserve"> </w:t>
      </w:r>
      <w:bookmarkEnd w:id="156"/>
      <w:bookmarkEnd w:id="157"/>
      <w:bookmarkEnd w:id="158"/>
      <w:bookmarkEnd w:id="15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here was no case of </w:t>
      </w:r>
      <w:bookmarkStart w:id="160" w:name="OLE_LINK225"/>
      <w:proofErr w:type="spellStart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rastomal</w:t>
      </w:r>
      <w:proofErr w:type="spellEnd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hernia</w:t>
      </w:r>
      <w:bookmarkEnd w:id="16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wo groups.</w:t>
      </w:r>
      <w:bookmarkStart w:id="161" w:name="OLE_LINK195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ound infection</w:t>
      </w:r>
      <w:bookmarkEnd w:id="16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at the stoma occurred in 1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tient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 th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UE </w:t>
      </w:r>
      <w:bookmarkStart w:id="162" w:name="OLE_LINK363"/>
      <w:bookmarkStart w:id="163" w:name="OLE_LINK372"/>
      <w:r w:rsidR="00022F28" w:rsidRPr="008D001E">
        <w:rPr>
          <w:rFonts w:ascii="Book Antiqua" w:eastAsia="宋体" w:hAnsi="Book Antiqua" w:cs="Times New Roman"/>
          <w:sz w:val="24"/>
          <w:szCs w:val="24"/>
        </w:rPr>
        <w:t>group</w:t>
      </w:r>
      <w:bookmarkEnd w:id="162"/>
      <w:bookmarkEnd w:id="16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and 2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tient</w:t>
      </w:r>
      <w:r w:rsidR="004F30CF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 th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AE group </w:t>
      </w:r>
      <w:bookmarkStart w:id="164" w:name="OLE_LINK36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(4.17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</w:t>
      </w:r>
      <w:bookmarkEnd w:id="16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65" w:name="OLE_LINK211"/>
      <w:bookmarkStart w:id="166" w:name="OLE_LINK229"/>
      <w:r w:rsidR="00626E6F">
        <w:rPr>
          <w:rFonts w:ascii="Book Antiqua" w:eastAsia="宋体" w:hAnsi="Book Antiqua" w:cs="Times New Roman"/>
          <w:sz w:val="24"/>
          <w:szCs w:val="24"/>
        </w:rPr>
        <w:t>D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ermatitis around the stoma</w:t>
      </w:r>
      <w:bookmarkEnd w:id="165"/>
      <w:bookmarkEnd w:id="16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as found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4 patients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UE group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d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in </w:t>
      </w:r>
      <w:r w:rsidR="0084487F" w:rsidRPr="008D001E">
        <w:rPr>
          <w:rFonts w:ascii="Book Antiqua" w:eastAsia="宋体" w:hAnsi="Book Antiqua" w:cs="Times New Roman"/>
          <w:kern w:val="0"/>
          <w:sz w:val="24"/>
          <w:szCs w:val="24"/>
        </w:rPr>
        <w:t>8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</w:t>
      </w:r>
      <w:r w:rsidR="0084487F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CAE group (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6.67% </w:t>
      </w:r>
      <w:proofErr w:type="spellStart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proofErr w:type="spellEnd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27.59%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. Meticulous nursing care and keeping the stoma clean decreased the pain and speeded up the recovery.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67" w:name="OLE_LINK230"/>
      <w:bookmarkStart w:id="168" w:name="OLE_LINK35"/>
      <w:bookmarkStart w:id="169" w:name="OLE_LINK36"/>
      <w:proofErr w:type="spellStart"/>
      <w:r w:rsidR="00022F28"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bookmarkEnd w:id="167"/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occurred in 8 patients, 3 patients </w:t>
      </w:r>
      <w:r w:rsidR="00626E6F">
        <w:rPr>
          <w:rFonts w:ascii="Book Antiqua" w:eastAsia="宋体" w:hAnsi="Book Antiqua" w:cs="Times New Roman"/>
          <w:sz w:val="24"/>
          <w:szCs w:val="24"/>
        </w:rPr>
        <w:t>i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TUE group and 5 </w:t>
      </w:r>
      <w:bookmarkStart w:id="170" w:name="OLE_LINK192"/>
      <w:r w:rsidR="00022F28" w:rsidRPr="008D001E">
        <w:rPr>
          <w:rFonts w:ascii="Book Antiqua" w:eastAsia="宋体" w:hAnsi="Book Antiqua" w:cs="Times New Roman"/>
          <w:sz w:val="24"/>
          <w:szCs w:val="24"/>
        </w:rPr>
        <w:t>patients</w:t>
      </w:r>
      <w:bookmarkEnd w:id="17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CAE group (12.50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</w:t>
      </w:r>
      <w:bookmarkEnd w:id="168"/>
      <w:bookmarkEnd w:id="169"/>
      <w:r w:rsidR="00626E6F">
        <w:rPr>
          <w:rFonts w:ascii="Book Antiqua" w:eastAsia="宋体" w:hAnsi="Book Antiqua" w:cs="Times New Roman"/>
          <w:sz w:val="24"/>
          <w:szCs w:val="24"/>
        </w:rPr>
        <w:t>, and treatment consisted of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travenous fluid, antibiotic</w:t>
      </w:r>
      <w:r w:rsidR="00626E6F">
        <w:rPr>
          <w:rFonts w:ascii="Book Antiqua" w:eastAsia="宋体" w:hAnsi="Book Antiqua" w:cs="Times New Roman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, parenteral nutrition, and enemas</w:t>
      </w:r>
      <w:bookmarkStart w:id="171" w:name="OLE_LINK194"/>
      <w:bookmarkStart w:id="172" w:name="OLE_LINK22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In </w:t>
      </w:r>
      <w:r w:rsidR="00DC773D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UE group, umbilical ring narrowing, obstructive symptoms, </w:t>
      </w:r>
      <w:r w:rsidR="00626E6F">
        <w:rPr>
          <w:rFonts w:ascii="Book Antiqua" w:eastAsia="宋体" w:hAnsi="Book Antiqua" w:cs="Times New Roman"/>
          <w:sz w:val="24"/>
          <w:szCs w:val="24"/>
        </w:rPr>
        <w:t>an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fecal impaction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 were not observed; thu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the outcome </w:t>
      </w:r>
      <w:r w:rsidR="00626E6F">
        <w:rPr>
          <w:rFonts w:ascii="Book Antiqua" w:eastAsia="宋体" w:hAnsi="Book Antiqua" w:cs="Times New Roman"/>
          <w:sz w:val="24"/>
          <w:szCs w:val="24"/>
        </w:rPr>
        <w:t>aft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diverting the fecal stream was satisfactory.</w:t>
      </w:r>
      <w:bookmarkEnd w:id="171"/>
      <w:bookmarkEnd w:id="172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73" w:name="OLE_LINK157"/>
      <w:bookmarkStart w:id="174" w:name="OLE_LINK18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CAE group,</w:t>
      </w:r>
      <w:bookmarkEnd w:id="173"/>
      <w:bookmarkEnd w:id="17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e not</w:t>
      </w:r>
      <w:r w:rsidR="00626E6F">
        <w:rPr>
          <w:rFonts w:ascii="Book Antiqua" w:eastAsia="宋体" w:hAnsi="Book Antiqua" w:cs="Times New Roman"/>
          <w:sz w:val="24"/>
          <w:szCs w:val="24"/>
        </w:rPr>
        <w:t>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obstruction after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75" w:name="OLE_LINK186"/>
      <w:bookmarkStart w:id="176" w:name="OLE_LINK187"/>
      <w:proofErr w:type="spellStart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75"/>
      <w:bookmarkEnd w:id="176"/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1 case. </w:t>
      </w:r>
      <w:bookmarkEnd w:id="10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One child developed </w:t>
      </w:r>
      <w:bookmarkStart w:id="177" w:name="OLE_LINK178"/>
      <w:bookmarkStart w:id="178" w:name="OLE_LINK17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dhesive </w:t>
      </w:r>
      <w:bookmarkStart w:id="179" w:name="OLE_LINK227"/>
      <w:r w:rsidR="00022F28" w:rsidRPr="008D001E">
        <w:rPr>
          <w:rFonts w:ascii="Book Antiqua" w:eastAsia="宋体" w:hAnsi="Book Antiqua" w:cs="Times New Roman"/>
          <w:sz w:val="24"/>
          <w:szCs w:val="24"/>
        </w:rPr>
        <w:t>intestinal obstruction</w:t>
      </w:r>
      <w:bookmarkEnd w:id="177"/>
      <w:bookmarkEnd w:id="178"/>
      <w:bookmarkEnd w:id="17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o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postoperative day 16, but </w:t>
      </w:r>
      <w:bookmarkStart w:id="180" w:name="OLE_LINK33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responded </w:t>
      </w:r>
      <w:r w:rsidR="00626E6F" w:rsidRPr="008D001E">
        <w:rPr>
          <w:rFonts w:ascii="Book Antiqua" w:eastAsia="宋体" w:hAnsi="Book Antiqua" w:cs="Times New Roman"/>
          <w:sz w:val="24"/>
          <w:szCs w:val="24"/>
        </w:rPr>
        <w:t xml:space="preserve">well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o</w:t>
      </w:r>
      <w:bookmarkStart w:id="181" w:name="OLE_LINK337"/>
      <w:bookmarkEnd w:id="18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onservative management</w:t>
      </w:r>
      <w:bookmarkEnd w:id="18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(Table 2).</w:t>
      </w:r>
      <w:r w:rsidR="00022F28" w:rsidRPr="008D001E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14:paraId="44F2FC6F" w14:textId="2A8EE52F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182" w:name="OLE_LINK28"/>
      <w:r w:rsidRPr="008D001E">
        <w:rPr>
          <w:rFonts w:ascii="Book Antiqua" w:eastAsia="宋体" w:hAnsi="Book Antiqua" w:cs="Times New Roman"/>
          <w:sz w:val="24"/>
          <w:szCs w:val="24"/>
        </w:rPr>
        <w:t xml:space="preserve">Postoperative </w:t>
      </w:r>
      <w:bookmarkStart w:id="183" w:name="OLE_LINK334"/>
      <w:r w:rsidRPr="008D001E">
        <w:rPr>
          <w:rFonts w:ascii="Book Antiqua" w:eastAsia="宋体" w:hAnsi="Book Antiqua" w:cs="Times New Roman"/>
          <w:sz w:val="24"/>
          <w:szCs w:val="24"/>
        </w:rPr>
        <w:t>constipation</w:t>
      </w:r>
      <w:bookmarkEnd w:id="183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found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Pr="008D001E">
        <w:rPr>
          <w:rFonts w:ascii="Book Antiqua" w:eastAsia="宋体" w:hAnsi="Book Antiqua" w:cs="Times New Roman"/>
          <w:sz w:val="24"/>
          <w:szCs w:val="24"/>
        </w:rPr>
        <w:t>3 patients in the TUE group and 2 patients in the CAE group (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2.50% </w:t>
      </w:r>
      <w:proofErr w:type="spellStart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6.90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8D001E">
        <w:rPr>
          <w:rFonts w:ascii="Book Antiqua" w:eastAsia="宋体" w:hAnsi="Book Antiqua" w:cs="Times New Roman"/>
          <w:sz w:val="24"/>
          <w:szCs w:val="24"/>
        </w:rPr>
        <w:t>, which stead</w:t>
      </w:r>
      <w:r w:rsidR="00626E6F">
        <w:rPr>
          <w:rFonts w:ascii="Book Antiqua" w:eastAsia="宋体" w:hAnsi="Book Antiqua" w:cs="Times New Roman"/>
          <w:sz w:val="24"/>
          <w:szCs w:val="24"/>
        </w:rPr>
        <w:t>il</w:t>
      </w:r>
      <w:r w:rsidRPr="008D001E">
        <w:rPr>
          <w:rFonts w:ascii="Book Antiqua" w:eastAsia="宋体" w:hAnsi="Book Antiqua" w:cs="Times New Roman"/>
          <w:sz w:val="24"/>
          <w:szCs w:val="24"/>
        </w:rPr>
        <w:t>y improve</w:t>
      </w:r>
      <w:r w:rsidR="00626E6F">
        <w:rPr>
          <w:rFonts w:ascii="Book Antiqua" w:eastAsia="宋体" w:hAnsi="Book Antiqua" w:cs="Times New Roman"/>
          <w:sz w:val="24"/>
          <w:szCs w:val="24"/>
        </w:rPr>
        <w:t>d afte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 laxative or enema</w:t>
      </w:r>
      <w:bookmarkEnd w:id="182"/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2D6DC2">
        <w:rPr>
          <w:rFonts w:ascii="Book Antiqua" w:eastAsia="宋体" w:hAnsi="Book Antiqua" w:cs="Times New Roman"/>
          <w:sz w:val="24"/>
          <w:szCs w:val="24"/>
        </w:rPr>
        <w:t>S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(4 </w:t>
      </w:r>
      <w:r w:rsidR="00CC13CF" w:rsidRPr="008D001E">
        <w:rPr>
          <w:rFonts w:ascii="Book Antiqua" w:eastAsia="宋体" w:hAnsi="Book Antiqua" w:cs="Times New Roman"/>
          <w:sz w:val="24"/>
          <w:szCs w:val="24"/>
        </w:rPr>
        <w:t xml:space="preserve">patients </w:t>
      </w:r>
      <w:r w:rsidRPr="008D001E">
        <w:rPr>
          <w:rFonts w:ascii="Book Antiqua" w:eastAsia="宋体" w:hAnsi="Book Antiqua" w:cs="Times New Roman"/>
          <w:sz w:val="24"/>
          <w:szCs w:val="24"/>
        </w:rPr>
        <w:t>in the TUE group and 3</w:t>
      </w:r>
      <w:r w:rsidR="00CC13CF" w:rsidRPr="008D001E">
        <w:rPr>
          <w:rFonts w:ascii="Book Antiqua" w:eastAsia="宋体" w:hAnsi="Book Antiqua" w:cs="Times New Roman"/>
          <w:sz w:val="24"/>
          <w:szCs w:val="24"/>
        </w:rPr>
        <w:t xml:space="preserve"> patient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the CAE group) experienced episode</w:t>
      </w:r>
      <w:r w:rsidR="002D6DC2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soiling (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6.67% </w:t>
      </w:r>
      <w:proofErr w:type="spellStart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10.34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="002D6DC2">
        <w:rPr>
          <w:rFonts w:ascii="Book Antiqua" w:eastAsia="宋体" w:hAnsi="Book Antiqua" w:cs="Times New Roman"/>
          <w:kern w:val="0"/>
          <w:sz w:val="24"/>
          <w:szCs w:val="24"/>
        </w:rPr>
        <w:t xml:space="preserve">, which was effectively </w:t>
      </w:r>
      <w:r w:rsidR="00DC773D">
        <w:rPr>
          <w:rFonts w:ascii="Book Antiqua" w:eastAsia="宋体" w:hAnsi="Book Antiqua" w:cs="Times New Roman"/>
          <w:kern w:val="0"/>
          <w:sz w:val="24"/>
          <w:szCs w:val="24"/>
        </w:rPr>
        <w:t>manag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84" w:name="OLE_LINK333"/>
      <w:r w:rsidRPr="008D001E">
        <w:rPr>
          <w:rFonts w:ascii="Book Antiqua" w:eastAsia="宋体" w:hAnsi="Book Antiqua" w:cs="Times New Roman"/>
          <w:sz w:val="24"/>
          <w:szCs w:val="24"/>
        </w:rPr>
        <w:t>conservative</w:t>
      </w:r>
      <w:r w:rsidR="00DC773D">
        <w:rPr>
          <w:rFonts w:ascii="Book Antiqua" w:eastAsia="宋体" w:hAnsi="Book Antiqua" w:cs="Times New Roman"/>
          <w:sz w:val="24"/>
          <w:szCs w:val="24"/>
        </w:rPr>
        <w:t>ly</w:t>
      </w:r>
      <w:bookmarkEnd w:id="184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8CAF941" w14:textId="77777777" w:rsidR="00022F28" w:rsidRPr="008D001E" w:rsidRDefault="00022F28" w:rsidP="00C6235B">
      <w:pPr>
        <w:adjustRightInd w:val="0"/>
        <w:snapToGrid w:val="0"/>
        <w:spacing w:line="360" w:lineRule="auto"/>
        <w:ind w:firstLineChars="50" w:firstLine="120"/>
        <w:rPr>
          <w:rFonts w:ascii="Book Antiqua" w:eastAsia="宋体" w:hAnsi="Book Antiqua" w:cs="Times New Roman"/>
          <w:sz w:val="24"/>
          <w:szCs w:val="24"/>
        </w:rPr>
      </w:pPr>
    </w:p>
    <w:p w14:paraId="5DC8FEAA" w14:textId="0D899E02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Characteristics and </w:t>
      </w:r>
      <w:bookmarkStart w:id="185" w:name="_Hlk523218824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operative data</w:t>
      </w:r>
      <w:bookmarkEnd w:id="185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during </w:t>
      </w:r>
      <w:r w:rsidR="002D6DC2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pull-through procedure</w:t>
      </w:r>
    </w:p>
    <w:p w14:paraId="02DEA79D" w14:textId="4DF7C357" w:rsidR="00022F28" w:rsidRPr="008D001E" w:rsidRDefault="00022F28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>At the time of two-stage laparoscopy-assisted pull-through</w:t>
      </w:r>
      <w:r w:rsidR="00DC773D">
        <w:rPr>
          <w:rFonts w:ascii="Book Antiqua" w:eastAsia="宋体" w:hAnsi="Book Antiqua" w:cs="Times New Roman"/>
          <w:sz w:val="24"/>
          <w:szCs w:val="24"/>
        </w:rPr>
        <w:t xml:space="preserve"> procedure</w:t>
      </w:r>
      <w:r w:rsidRPr="008D001E">
        <w:rPr>
          <w:rFonts w:ascii="Book Antiqua" w:eastAsia="宋体" w:hAnsi="Book Antiqua" w:cs="Times New Roman"/>
          <w:sz w:val="24"/>
          <w:szCs w:val="24"/>
        </w:rPr>
        <w:t>, age, sex, preoperative enteritis and operative data were no</w:t>
      </w:r>
      <w:r w:rsidR="002D6DC2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significant</w:t>
      </w:r>
      <w:r w:rsidR="002D6DC2">
        <w:rPr>
          <w:rFonts w:ascii="Book Antiqua" w:eastAsia="宋体" w:hAnsi="Book Antiqua" w:cs="Times New Roman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ifferen</w:t>
      </w:r>
      <w:r w:rsidR="002D6DC2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 group and CAE group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. The operative time </w:t>
      </w:r>
      <w:r w:rsidR="002D6DC2">
        <w:rPr>
          <w:rFonts w:ascii="Book Antiqua" w:eastAsia="宋体" w:hAnsi="Book Antiqua" w:cs="Times New Roman"/>
          <w:sz w:val="24"/>
          <w:szCs w:val="24"/>
        </w:rPr>
        <w:t>for the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two-stage laparoscopic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procedur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TUE group was shorter tha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CAE group (144.8 ± 28.2 min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160.3 ± 27.6 min, </w:t>
      </w:r>
      <w:r w:rsidR="001573C8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&lt;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>0.05)</w:t>
      </w:r>
      <w:r w:rsidR="008E5487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(Table 3).</w:t>
      </w:r>
    </w:p>
    <w:p w14:paraId="32D0DC12" w14:textId="77777777" w:rsidR="00022F28" w:rsidRPr="008D001E" w:rsidRDefault="00022F28" w:rsidP="00C6235B">
      <w:pPr>
        <w:adjustRightInd w:val="0"/>
        <w:snapToGrid w:val="0"/>
        <w:spacing w:line="360" w:lineRule="auto"/>
        <w:ind w:firstLineChars="50" w:firstLine="120"/>
        <w:rPr>
          <w:rFonts w:ascii="Book Antiqua" w:eastAsia="宋体" w:hAnsi="Book Antiqua" w:cs="Times New Roman"/>
          <w:sz w:val="24"/>
          <w:szCs w:val="24"/>
        </w:rPr>
      </w:pPr>
      <w:bookmarkStart w:id="186" w:name="OLE_LINK284"/>
      <w:bookmarkStart w:id="187" w:name="OLE_LINK285"/>
    </w:p>
    <w:p w14:paraId="11977490" w14:textId="52A188F4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smetic assessment</w:t>
      </w:r>
      <w:bookmarkEnd w:id="186"/>
      <w:bookmarkEnd w:id="187"/>
    </w:p>
    <w:p w14:paraId="7A5F7081" w14:textId="6AD28CB7" w:rsidR="00022F28" w:rsidRPr="008D001E" w:rsidRDefault="002D6DC2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t>The l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aparoscopic</w:t>
      </w:r>
      <w:r>
        <w:rPr>
          <w:rFonts w:ascii="Book Antiqua" w:eastAsia="宋体" w:hAnsi="Book Antiqua" w:cs="Times New Roman"/>
          <w:sz w:val="24"/>
          <w:szCs w:val="24"/>
        </w:rPr>
        <w:t>-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ssisted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two-stage pull-through proced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ith </w:t>
      </w:r>
      <w:r>
        <w:rPr>
          <w:rFonts w:ascii="Book Antiqua" w:eastAsia="宋体" w:hAnsi="Book Antiqua" w:cs="Times New Roman"/>
          <w:sz w:val="24"/>
          <w:szCs w:val="24"/>
        </w:rPr>
        <w:t xml:space="preserve">simultaneous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stoma closure was successfully performed in all patients, and no conversions to laparotomy </w:t>
      </w:r>
      <w:r w:rsidR="00974E05" w:rsidRPr="008D001E">
        <w:rPr>
          <w:rFonts w:ascii="Book Antiqua" w:eastAsia="宋体" w:hAnsi="Book Antiqua" w:cs="Times New Roman"/>
          <w:sz w:val="24"/>
          <w:szCs w:val="24"/>
        </w:rPr>
        <w:t>we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requir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.</w:t>
      </w:r>
      <w:r w:rsidR="00974E05" w:rsidRPr="008D001E">
        <w:rPr>
          <w:rFonts w:ascii="Book Antiqua" w:eastAsia="宋体" w:hAnsi="Book Antiqua" w:cs="Times New Roman"/>
          <w:sz w:val="24"/>
          <w:szCs w:val="24"/>
        </w:rPr>
        <w:t xml:space="preserve"> One </w:t>
      </w:r>
      <w:r w:rsidR="000B59D3" w:rsidRPr="008D001E">
        <w:rPr>
          <w:rFonts w:ascii="Book Antiqua" w:eastAsia="宋体" w:hAnsi="Book Antiqua" w:cs="Times New Roman"/>
          <w:sz w:val="24"/>
          <w:szCs w:val="24"/>
        </w:rPr>
        <w:t>yea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after surgery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>
        <w:rPr>
          <w:rFonts w:ascii="Book Antiqua" w:eastAsia="宋体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osmetic assessment was conducted (Table 4).</w:t>
      </w:r>
      <w:r w:rsidR="00022F28" w:rsidRPr="008D001E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ssessment of the stoma revealed a </w:t>
      </w:r>
      <w:proofErr w:type="spellStart"/>
      <w:r w:rsidR="00022F28" w:rsidRPr="008D001E">
        <w:rPr>
          <w:rFonts w:ascii="Book Antiqua" w:eastAsia="宋体" w:hAnsi="Book Antiqua" w:cs="Times New Roman"/>
          <w:sz w:val="24"/>
          <w:szCs w:val="24"/>
        </w:rPr>
        <w:t>scarless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88" w:name="OLE_LINK163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umbilicus</w:t>
      </w:r>
      <w:bookmarkEnd w:id="188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TUE patients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3</w:t>
      </w:r>
      <w:r w:rsidR="00BB3B23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), and </w:t>
      </w:r>
      <w:bookmarkStart w:id="189" w:name="OLE_LINK136"/>
      <w:bookmarkStart w:id="190" w:name="OLE_LINK197"/>
      <w:r w:rsidR="00022F28" w:rsidRPr="008D001E">
        <w:rPr>
          <w:rFonts w:ascii="Book Antiqua" w:eastAsia="宋体" w:hAnsi="Book Antiqua" w:cs="Times New Roman"/>
          <w:sz w:val="24"/>
          <w:szCs w:val="24"/>
        </w:rPr>
        <w:t>one visible abdominal scar in CAE patients</w:t>
      </w:r>
      <w:bookmarkEnd w:id="189"/>
      <w:bookmarkEnd w:id="190"/>
      <w:r w:rsidR="00BB3B23" w:rsidRPr="008D001E">
        <w:rPr>
          <w:rFonts w:ascii="Book Antiqua" w:eastAsia="宋体" w:hAnsi="Book Antiqua" w:cs="Times New Roman"/>
          <w:sz w:val="24"/>
          <w:szCs w:val="24"/>
        </w:rPr>
        <w:t xml:space="preserve">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BB3B23" w:rsidRPr="008D001E">
        <w:rPr>
          <w:rFonts w:ascii="Book Antiqua" w:eastAsia="宋体" w:hAnsi="Book Antiqua" w:cs="Times New Roman"/>
          <w:sz w:val="24"/>
          <w:szCs w:val="24"/>
        </w:rPr>
        <w:t xml:space="preserve"> 3B)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91" w:name="OLE_LINK264"/>
      <w:r w:rsidR="00022F28" w:rsidRPr="008D001E">
        <w:rPr>
          <w:rFonts w:ascii="Book Antiqua" w:eastAsia="宋体" w:hAnsi="Book Antiqua" w:cs="Times New Roman"/>
          <w:sz w:val="24"/>
          <w:szCs w:val="24"/>
        </w:rPr>
        <w:t>The Manchester Scar Scale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ZWFybW9udGk8L0F1dGhvcj48WWVhcj4yMDEwPC9ZZWFy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ODkwMy0x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ZWFybW9udGk8L0F1dGhvcj48WWVhcj4yMDEwPC9ZZWFy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ODkwMy0x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Aubdoollah, 2015 #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Fearmonti, 2010 #2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77238C" w:rsidRPr="008D001E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7238C" w:rsidRPr="008D001E">
        <w:rPr>
          <w:rFonts w:ascii="Book Antiqua" w:eastAsia="宋体" w:hAnsi="Book Antiqua" w:cs="Times New Roman"/>
          <w:sz w:val="24"/>
          <w:szCs w:val="24"/>
        </w:rPr>
        <w:t>w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s used to assess the scar score for TUE and CAE patients, </w:t>
      </w:r>
      <w:r>
        <w:rPr>
          <w:rFonts w:ascii="Book Antiqua" w:eastAsia="宋体" w:hAnsi="Book Antiqua" w:cs="Times New Roman"/>
          <w:sz w:val="24"/>
          <w:szCs w:val="24"/>
        </w:rPr>
        <w:t>and demonstrat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a significant difference between the two groups (TUE: </w:t>
      </w:r>
      <w:bookmarkStart w:id="192" w:name="_Hlk531376016"/>
      <w:r w:rsidR="004E5C16" w:rsidRPr="008D001E">
        <w:rPr>
          <w:rFonts w:ascii="Book Antiqua" w:eastAsia="宋体" w:hAnsi="Book Antiqua" w:cs="Times New Roman"/>
          <w:sz w:val="24"/>
          <w:szCs w:val="24"/>
        </w:rPr>
        <w:t>6</w:t>
      </w:r>
      <w:r w:rsidR="00A05F29" w:rsidRPr="008D001E">
        <w:rPr>
          <w:rFonts w:ascii="Book Antiqua" w:eastAsia="宋体" w:hAnsi="Book Antiqua" w:cs="Times New Roman"/>
          <w:sz w:val="24"/>
          <w:szCs w:val="24"/>
        </w:rPr>
        <w:t>.83 ± 0.96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AE: </w:t>
      </w:r>
      <w:r w:rsidR="00020DE7" w:rsidRPr="008D001E">
        <w:rPr>
          <w:rFonts w:ascii="Book Antiqua" w:eastAsia="宋体" w:hAnsi="Book Antiqua" w:cs="Times New Roman"/>
          <w:sz w:val="24"/>
          <w:szCs w:val="24"/>
        </w:rPr>
        <w:t>13.32 ± 1.57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193" w:name="OLE_LINK366"/>
      <w:bookmarkEnd w:id="192"/>
      <w:r w:rsidR="00022F28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&lt;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0.05</w:t>
      </w:r>
      <w:bookmarkEnd w:id="193"/>
      <w:r w:rsidR="00022F28" w:rsidRPr="008D001E">
        <w:rPr>
          <w:rFonts w:ascii="Book Antiqua" w:eastAsia="宋体" w:hAnsi="Book Antiqua" w:cs="Times New Roman"/>
          <w:sz w:val="24"/>
          <w:szCs w:val="24"/>
        </w:rPr>
        <w:t>).</w:t>
      </w:r>
      <w:bookmarkEnd w:id="191"/>
    </w:p>
    <w:p w14:paraId="60950E63" w14:textId="77777777" w:rsidR="00EE6E1E" w:rsidRPr="008D001E" w:rsidRDefault="00EE6E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3218E54" w14:textId="395DDA86" w:rsidR="00EE6E1E" w:rsidRPr="008D001E" w:rsidRDefault="00EE6E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DISCUSSION</w:t>
      </w:r>
    </w:p>
    <w:p w14:paraId="6588C330" w14:textId="4A9E7530" w:rsidR="00022F28" w:rsidRPr="008D001E" w:rsidRDefault="00022F28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With the introduction of minimally invasive </w:t>
      </w:r>
      <w:bookmarkStart w:id="194" w:name="OLE_LINK214"/>
      <w:r w:rsidRPr="008D001E">
        <w:rPr>
          <w:rFonts w:ascii="Book Antiqua" w:eastAsia="宋体" w:hAnsi="Book Antiqua" w:cs="Times New Roman"/>
          <w:sz w:val="24"/>
          <w:szCs w:val="24"/>
        </w:rPr>
        <w:t>surgery</w:t>
      </w:r>
      <w:bookmarkEnd w:id="194"/>
      <w:r w:rsidRPr="008D001E">
        <w:rPr>
          <w:rFonts w:ascii="Book Antiqua" w:eastAsia="宋体" w:hAnsi="Book Antiqua" w:cs="Times New Roman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95" w:name="OLE_LINK190"/>
      <w:bookmarkStart w:id="196" w:name="OLE_LINK22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ne-stage</w:t>
      </w:r>
      <w:bookmarkEnd w:id="19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laparoscopic surgery</w:t>
      </w:r>
      <w:bookmarkEnd w:id="196"/>
      <w:r w:rsidRPr="008D001E">
        <w:rPr>
          <w:rFonts w:ascii="Book Antiqua" w:eastAsia="宋体" w:hAnsi="Book Antiqua" w:cs="Times New Roman"/>
          <w:sz w:val="24"/>
          <w:szCs w:val="24"/>
        </w:rPr>
        <w:t xml:space="preserve"> has gradually replaced the traditional staging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the first choice for HD treatment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W1tZXI8L0F1dGhvcj48WWVhcj4yMDE2PC9ZZWFyPjxS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W1tZXI8L0F1dGhvcj48WWVhcj4yMDE2PC9ZZWFyPjxS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Zimmer, 2016 #24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21" w:tooltip="Tomuschat, 2016 #25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B743FB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his has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advantages of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less postoperative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pain and a better cosmetic result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Georgeson&lt;/Author&gt;&lt;Year&gt;1995&lt;/Year&gt;&lt;RecNum&gt;26&lt;/RecNum&gt;&lt;DisplayText&gt;[22]&lt;/DisplayText&gt;&lt;record&gt;&lt;rec-number&gt;26&lt;/rec-number&gt;&lt;foreign-keys&gt;&lt;key app="EN" db-id="dw0e0txfgr2saaesp0exvvewssr2afswt2tz"&gt;26&lt;/key&gt;&lt;/foreign-keys&gt;&lt;ref-type name="Journal Article"&gt;17&lt;/ref-type&gt;&lt;contributors&gt;&lt;authors&gt;&lt;author&gt;Georgeson, K. E.&lt;/author&gt;&lt;author&gt;Fuenfer, M. M.&lt;/author&gt;&lt;author&gt;Hardin, W. D.&lt;/author&gt;&lt;/authors&gt;&lt;/contributors&gt;&lt;auth-address&gt;Department of Surgery, Children&amp;apos;s Hospital of Alabama, Birmingham 35233, USA.&lt;/auth-address&gt;&lt;titles&gt;&lt;title&gt;Primary laparoscopic pull-through for Hirschsprung&amp;apos;s disease in infants and children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017-21; discussion 1021-2&lt;/pages&gt;&lt;volume&gt;30&lt;/volume&gt;&lt;number&gt;7&lt;/number&gt;&lt;edition&gt;1995/07/01&lt;/edition&gt;&lt;keywords&gt;&lt;keyword&gt;Abdominal Muscles/surgery&lt;/keyword&gt;&lt;keyword&gt;Anal Canal/surgery&lt;/keyword&gt;&lt;keyword&gt;Anastomosis, Surgical/methods&lt;/keyword&gt;&lt;keyword&gt;Child&lt;/keyword&gt;&lt;keyword&gt;Child, Preschool&lt;/keyword&gt;&lt;keyword&gt;Colon/*surgery&lt;/keyword&gt;&lt;keyword&gt;Colon, Sigmoid/surgery&lt;/keyword&gt;&lt;keyword&gt;Colostomy&lt;/keyword&gt;&lt;keyword&gt;Female&lt;/keyword&gt;&lt;keyword&gt;Hirschsprung Disease/*surgery&lt;/keyword&gt;&lt;keyword&gt;Humans&lt;/keyword&gt;&lt;keyword&gt;Infant&lt;/keyword&gt;&lt;keyword&gt;Infant, Newborn&lt;/keyword&gt;&lt;keyword&gt;Intestinal Mucosa/surgery&lt;/keyword&gt;&lt;keyword&gt;*Laparoscopy/methods&lt;/keyword&gt;&lt;keyword&gt;Male&lt;/keyword&gt;&lt;keyword&gt;Rectum/surgery&lt;/keyword&gt;&lt;/keywords&gt;&lt;dates&gt;&lt;year&gt;1995&lt;/year&gt;&lt;pub-dates&gt;&lt;date&gt;Jul&lt;/date&gt;&lt;/pub-dates&gt;&lt;/dates&gt;&lt;isbn&gt;0022-3468 (Print)&amp;#xD;0022-3468&lt;/isbn&gt;&lt;accession-num&gt;7472924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Georgeson, 1995 #26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but a diverting </w:t>
      </w:r>
      <w:bookmarkStart w:id="197" w:name="OLE_LINK188"/>
      <w:bookmarkStart w:id="198" w:name="OLE_LINK189"/>
      <w:bookmarkStart w:id="199" w:name="OLE_LINK306"/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97"/>
      <w:bookmarkEnd w:id="198"/>
      <w:bookmarkEnd w:id="199"/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in the normal proximal bowel </w:t>
      </w:r>
      <w:r w:rsidR="002D6DC2">
        <w:rPr>
          <w:rFonts w:ascii="Book Antiqua" w:eastAsia="宋体" w:hAnsi="Book Antiqua" w:cs="Times New Roman"/>
          <w:sz w:val="24"/>
          <w:szCs w:val="24"/>
        </w:rPr>
        <w:t>is necessar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some </w:t>
      </w:r>
      <w:r w:rsidR="002D6DC2">
        <w:rPr>
          <w:rFonts w:ascii="Book Antiqua" w:eastAsia="宋体" w:hAnsi="Book Antiqua" w:cs="Times New Roman"/>
          <w:sz w:val="24"/>
          <w:szCs w:val="24"/>
        </w:rPr>
        <w:t>patient</w:t>
      </w:r>
      <w:r w:rsidR="00DC773D">
        <w:rPr>
          <w:rFonts w:ascii="Book Antiqua" w:eastAsia="宋体" w:hAnsi="Book Antiqua" w:cs="Times New Roman"/>
          <w:sz w:val="24"/>
          <w:szCs w:val="24"/>
        </w:rPr>
        <w:t>s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 with </w:t>
      </w:r>
      <w:r w:rsidRPr="008D001E">
        <w:rPr>
          <w:rFonts w:ascii="Book Antiqua" w:eastAsia="宋体" w:hAnsi="Book Antiqua" w:cs="Times New Roman"/>
          <w:sz w:val="24"/>
          <w:szCs w:val="24"/>
        </w:rPr>
        <w:t>complicated HD as a life</w:t>
      </w:r>
      <w:r w:rsidR="002D6DC2">
        <w:rPr>
          <w:rFonts w:ascii="Book Antiqua" w:eastAsia="宋体" w:hAnsi="Book Antiqua" w:cs="Times New Roman"/>
          <w:sz w:val="24"/>
          <w:szCs w:val="24"/>
        </w:rPr>
        <w:t>-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aving </w:t>
      </w:r>
      <w:bookmarkStart w:id="200" w:name="OLE_LINK246"/>
      <w:r w:rsidRPr="008D001E">
        <w:rPr>
          <w:rFonts w:ascii="Book Antiqua" w:eastAsia="宋体" w:hAnsi="Book Antiqua" w:cs="Times New Roman"/>
          <w:sz w:val="24"/>
          <w:szCs w:val="24"/>
        </w:rPr>
        <w:t>procedure</w:t>
      </w:r>
      <w:bookmarkEnd w:id="200"/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Shah&lt;/Author&gt;&lt;Year&gt;2003&lt;/Year&gt;&lt;RecNum&gt;27&lt;/RecNum&gt;&lt;DisplayText&gt;[23]&lt;/DisplayText&gt;&lt;record&gt;&lt;rec-number&gt;27&lt;/rec-number&gt;&lt;foreign-keys&gt;&lt;key app="EN" db-id="dw0e0txfgr2saaesp0exvvewssr2afswt2tz"&gt;27&lt;/key&gt;&lt;/foreign-keys&gt;&lt;ref-type name="Journal Article"&gt;17&lt;/ref-type&gt;&lt;contributors&gt;&lt;authors&gt;&lt;author&gt;Shah, A. A.&lt;/author&gt;&lt;author&gt;Shah, A. V.&lt;/author&gt;&lt;/authors&gt;&lt;/contributors&gt;&lt;auth-address&gt;Department of Pediatric Surgery, K.M. School of Postgraduate Medicine &amp;amp; Research, N.H.L. Municipal Medical College, V.S. Hospital, Ahmedabad, India.&lt;/auth-address&gt;&lt;titles&gt;&lt;title&gt;Staged laparoscopic-assisted pull-through for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667-9&lt;/pages&gt;&lt;volume&gt;38&lt;/volume&gt;&lt;number&gt;11&lt;/number&gt;&lt;edition&gt;2003/11/14&lt;/edition&gt;&lt;keywords&gt;&lt;keyword&gt;Anal Canal&lt;/keyword&gt;&lt;keyword&gt;Anastomosis, Surgical/methods&lt;/keyword&gt;&lt;keyword&gt;Child, Preschool&lt;/keyword&gt;&lt;keyword&gt;Colon/*surgery&lt;/keyword&gt;&lt;keyword&gt;Colostomy&lt;/keyword&gt;&lt;keyword&gt;Enterocolitis/surgery&lt;/keyword&gt;&lt;keyword&gt;Female&lt;/keyword&gt;&lt;keyword&gt;Hirschsprung Disease/*surgery&lt;/keyword&gt;&lt;keyword&gt;Humans&lt;/keyword&gt;&lt;keyword&gt;Infant&lt;/keyword&gt;&lt;keyword&gt;Laparoscopy/*methods&lt;/keyword&gt;&lt;keyword&gt;Male&lt;/keyword&gt;&lt;/keywords&gt;&lt;dates&gt;&lt;year&gt;2003&lt;/year&gt;&lt;pub-dates&gt;&lt;date&gt;Nov&lt;/date&gt;&lt;/pub-dates&gt;&lt;/dates&gt;&lt;isbn&gt;0022-3468&lt;/isbn&gt;&lt;accession-num&gt;14614722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Shah, 2003 #27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17655B" w:rsidRPr="008D001E">
        <w:rPr>
          <w:rFonts w:ascii="Book Antiqua" w:eastAsia="宋体" w:hAnsi="Book Antiqua" w:cs="Times New Roman"/>
          <w:sz w:val="24"/>
          <w:szCs w:val="24"/>
        </w:rPr>
        <w:t>In recent years, 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he </w:t>
      </w:r>
      <w:bookmarkStart w:id="201" w:name="OLE_LINK210"/>
      <w:r w:rsidRPr="008D001E">
        <w:rPr>
          <w:rFonts w:ascii="Book Antiqua" w:eastAsia="宋体" w:hAnsi="Book Antiqua" w:cs="Times New Roman"/>
          <w:sz w:val="24"/>
          <w:szCs w:val="24"/>
        </w:rPr>
        <w:t>two-stage</w:t>
      </w:r>
      <w:bookmarkEnd w:id="201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the </w:t>
      </w:r>
      <w:bookmarkStart w:id="202" w:name="OLE_LINK224"/>
      <w:r w:rsidRPr="008D001E">
        <w:rPr>
          <w:rFonts w:ascii="Book Antiqua" w:eastAsia="宋体" w:hAnsi="Book Antiqua" w:cs="Times New Roman"/>
          <w:sz w:val="24"/>
          <w:szCs w:val="24"/>
        </w:rPr>
        <w:t xml:space="preserve">three-stage </w:t>
      </w:r>
      <w:bookmarkStart w:id="203" w:name="OLE_LINK218"/>
      <w:r w:rsidRPr="008D001E">
        <w:rPr>
          <w:rFonts w:ascii="Book Antiqua" w:eastAsia="宋体" w:hAnsi="Book Antiqua" w:cs="Times New Roman"/>
          <w:sz w:val="24"/>
          <w:szCs w:val="24"/>
        </w:rPr>
        <w:t>operation</w:t>
      </w:r>
      <w:bookmarkEnd w:id="202"/>
      <w:bookmarkEnd w:id="203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D6DC2">
        <w:rPr>
          <w:rFonts w:ascii="Book Antiqua" w:eastAsia="宋体" w:hAnsi="Book Antiqua" w:cs="Times New Roman"/>
          <w:sz w:val="24"/>
          <w:szCs w:val="24"/>
        </w:rPr>
        <w:t>have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commended. </w:t>
      </w:r>
      <w:bookmarkStart w:id="204" w:name="OLE_LINK236"/>
      <w:r w:rsidRPr="008D001E">
        <w:rPr>
          <w:rFonts w:ascii="Book Antiqua" w:eastAsia="宋体" w:hAnsi="Book Antiqua" w:cs="Times New Roman"/>
          <w:sz w:val="24"/>
          <w:szCs w:val="24"/>
        </w:rPr>
        <w:t xml:space="preserve">Although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re i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 debate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regarding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hether </w:t>
      </w:r>
      <w:bookmarkStart w:id="205" w:name="OLE_LINK234"/>
      <w:r w:rsidRPr="008D001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wo-stag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peration</w:t>
      </w:r>
      <w:bookmarkEnd w:id="205"/>
      <w:r w:rsidRPr="008D001E">
        <w:rPr>
          <w:rFonts w:ascii="Book Antiqua" w:eastAsia="宋体" w:hAnsi="Book Antiqua" w:cs="Times New Roman"/>
          <w:sz w:val="24"/>
          <w:szCs w:val="24"/>
        </w:rPr>
        <w:t xml:space="preserve"> is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as </w:t>
      </w:r>
      <w:r w:rsidRPr="008D001E">
        <w:rPr>
          <w:rFonts w:ascii="Book Antiqua" w:eastAsia="宋体" w:hAnsi="Book Antiqua" w:cs="Times New Roman"/>
          <w:sz w:val="24"/>
          <w:szCs w:val="24"/>
        </w:rPr>
        <w:t>safe</w:t>
      </w:r>
      <w:bookmarkEnd w:id="204"/>
      <w:r w:rsidRPr="008D001E">
        <w:rPr>
          <w:rFonts w:ascii="Book Antiqua" w:eastAsia="宋体" w:hAnsi="Book Antiqua" w:cs="Times New Roman"/>
          <w:sz w:val="24"/>
          <w:szCs w:val="24"/>
        </w:rPr>
        <w:t xml:space="preserve"> as 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hree-stage 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he two-stage 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as gained popularity </w:t>
      </w:r>
      <w:r w:rsidR="00DC773D">
        <w:rPr>
          <w:rFonts w:ascii="Book Antiqua" w:eastAsia="宋体" w:hAnsi="Book Antiqua" w:cs="Times New Roman"/>
          <w:sz w:val="24"/>
          <w:szCs w:val="24"/>
        </w:rPr>
        <w:t>in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 both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rents and surgeons </w:t>
      </w:r>
      <w:r w:rsidR="002D6DC2">
        <w:rPr>
          <w:rFonts w:ascii="Book Antiqua" w:eastAsia="宋体" w:hAnsi="Book Antiqua" w:cs="Times New Roman"/>
          <w:sz w:val="24"/>
          <w:szCs w:val="24"/>
        </w:rPr>
        <w:t>due to</w:t>
      </w:r>
      <w:r w:rsidR="00CA1368" w:rsidRPr="008D001E">
        <w:rPr>
          <w:rFonts w:ascii="Book Antiqua" w:eastAsia="宋体" w:hAnsi="Book Antiqua" w:cs="Times New Roman"/>
          <w:sz w:val="24"/>
          <w:szCs w:val="24"/>
        </w:rPr>
        <w:t xml:space="preserve"> cost-effective</w:t>
      </w:r>
      <w:r w:rsidR="00302F28" w:rsidRPr="008D001E">
        <w:rPr>
          <w:rFonts w:ascii="Book Antiqua" w:eastAsia="宋体" w:hAnsi="Book Antiqua" w:cs="Times New Roman"/>
          <w:sz w:val="24"/>
          <w:szCs w:val="24"/>
        </w:rPr>
        <w:t>ness</w:t>
      </w:r>
      <w:r w:rsidR="00CA136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15B60" w:rsidRPr="008D001E">
        <w:rPr>
          <w:rFonts w:ascii="Book Antiqua" w:eastAsia="宋体" w:hAnsi="Book Antiqua" w:cs="Times New Roman"/>
          <w:sz w:val="24"/>
          <w:szCs w:val="24"/>
        </w:rPr>
        <w:t xml:space="preserve">and no </w:t>
      </w:r>
      <w:r w:rsidR="002D6DC2">
        <w:rPr>
          <w:rFonts w:ascii="Book Antiqua" w:eastAsia="宋体" w:hAnsi="Book Antiqua" w:cs="Times New Roman"/>
          <w:sz w:val="24"/>
          <w:szCs w:val="24"/>
        </w:rPr>
        <w:t>increase in</w:t>
      </w:r>
      <w:r w:rsidR="00615B60" w:rsidRPr="008D001E">
        <w:rPr>
          <w:rFonts w:ascii="Book Antiqua" w:eastAsia="宋体" w:hAnsi="Book Antiqua" w:cs="Times New Roman"/>
          <w:sz w:val="24"/>
          <w:szCs w:val="24"/>
        </w:rPr>
        <w:t xml:space="preserve"> postoperative complications</w: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Li&lt;/Author&gt;&lt;Year&gt;2019&lt;/Year&gt;&lt;RecNum&gt;149&lt;/RecNum&gt;&lt;DisplayText&gt;[24]&lt;/DisplayText&gt;&lt;record&gt;&lt;rec-number&gt;149&lt;/rec-number&gt;&lt;foreign-keys&gt;&lt;key app="EN" db-id="dw0e0txfgr2saaesp0exvvewssr2afswt2tz"&gt;149&lt;/key&gt;&lt;/foreign-keys&gt;&lt;ref-type name="Journal Article"&gt;17&lt;/ref-type&gt;&lt;contributors&gt;&lt;authors&gt;&lt;author&gt;Li, S.&lt;/author&gt;&lt;author&gt;Liu, Y.&lt;/author&gt;&lt;author&gt;Chang, X.&lt;/author&gt;&lt;author&gt;Li, K.&lt;/author&gt;&lt;author&gt;Yang, D.&lt;/author&gt;&lt;author&gt;Zhang, X.&lt;/author&gt;&lt;author&gt;Yang, L.&lt;/author&gt;&lt;author&gt;Pu, J.&lt;/author&gt;&lt;author&gt;Cao, G.&lt;/author&gt;&lt;author&gt;Tang, S. T.&lt;/author&gt;&lt;/authors&gt;&lt;/contributors&gt;&lt;auth-address&gt;Department of Pediatric Surgery, Union Hospital, Tongji Medical College, Huazhong University of Science and Technology, Wuhan, China.&lt;/auth-address&gt;&lt;titles&gt;&lt;title&gt;Two-Staged Versus Three-Staged Laparoscopic Anorectoplasty for Patients with Rectoprostatic and Bladder Neck Fistulas: A Comparative Study&lt;/title&gt;&lt;secondary-title&gt;J Laparoendosc Adv Surg Tech A&lt;/secondary-title&gt;&lt;alt-title&gt;Journal of laparoendoscopic &amp;amp; advanced surgical techniques. Part A&lt;/alt-title&gt;&lt;/titles&gt;&lt;periodical&gt;&lt;full-title&gt;J Laparoendosc Adv Surg Tech A&lt;/full-title&gt;&lt;abbr-1&gt;Journal of laparoendoscopic &amp;amp; advanced surgical techniques. Part A&lt;/abbr-1&gt;&lt;/periodical&gt;&lt;alt-periodical&gt;&lt;full-title&gt;J Laparoendosc Adv Surg Tech A&lt;/full-title&gt;&lt;abbr-1&gt;Journal of laparoendoscopic &amp;amp; advanced surgical techniques. Part A&lt;/abbr-1&gt;&lt;/alt-periodical&gt;&lt;edition&gt;2019/09/06&lt;/edition&gt;&lt;dates&gt;&lt;year&gt;2019&lt;/year&gt;&lt;pub-dates&gt;&lt;date&gt;Sep 5&lt;/date&gt;&lt;/pub-dates&gt;&lt;/dates&gt;&lt;isbn&gt;1092-6429&lt;/isbn&gt;&lt;accession-num&gt;31486708&lt;/accession-num&gt;&lt;urls&gt;&lt;/urls&gt;&lt;electronic-resource-num&gt;10.1089/lap.2019.0020&lt;/electronic-resource-num&gt;&lt;remote-database-provider&gt;Nlm&lt;/remote-database-provider&gt;&lt;language&gt;eng&lt;/language&gt;&lt;/record&gt;&lt;/Cite&gt;&lt;/EndNote&gt;</w:instrTex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Li, 2019 #149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77238C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he real </w:t>
      </w:r>
      <w:r w:rsidR="002D6DC2">
        <w:rPr>
          <w:rFonts w:ascii="Book Antiqua" w:eastAsia="宋体" w:hAnsi="Book Antiqua" w:cs="Times New Roman"/>
          <w:sz w:val="24"/>
          <w:szCs w:val="24"/>
        </w:rPr>
        <w:t>issu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s that the scar on the abdominal wall </w:t>
      </w:r>
      <w:r w:rsidR="002D6DC2">
        <w:rPr>
          <w:rFonts w:ascii="Book Antiqua" w:eastAsia="宋体" w:hAnsi="Book Antiqua" w:cs="Times New Roman"/>
          <w:sz w:val="24"/>
          <w:szCs w:val="24"/>
        </w:rPr>
        <w:t>afte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ould have reduced cosmetic results </w:t>
      </w:r>
      <w:r w:rsidR="001B27FE">
        <w:rPr>
          <w:rFonts w:ascii="Book Antiqua" w:eastAsia="宋体" w:hAnsi="Book Antiqua" w:cs="Times New Roman"/>
          <w:sz w:val="24"/>
          <w:szCs w:val="24"/>
        </w:rPr>
        <w:t>compared with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laparoscopic approach.</w:t>
      </w:r>
    </w:p>
    <w:p w14:paraId="4AB4FEC0" w14:textId="294080D6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Inspired by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pyloroplast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through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mall incision </w:t>
      </w:r>
      <w:r w:rsidR="001B27FE">
        <w:rPr>
          <w:rFonts w:ascii="Book Antiqua" w:eastAsia="宋体" w:hAnsi="Book Antiqua" w:cs="Times New Roman"/>
          <w:sz w:val="24"/>
          <w:szCs w:val="24"/>
        </w:rPr>
        <w:t>at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umbilicus</w:t>
      </w:r>
      <w:bookmarkStart w:id="206" w:name="OLE_LINK81"/>
      <w:bookmarkStart w:id="207" w:name="OLE_LINK129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208" w:name="OLE_LINK34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om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>pediatric surge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ported that </w:t>
      </w:r>
      <w:bookmarkEnd w:id="208"/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206"/>
      <w:bookmarkEnd w:id="20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was safe and effective in HD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YW1lcm9uPC9BdXRob3I+PFllYXI+MTk4MjwvWWVhcj48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YW1lcm9uPC9BdXRob3I+PFllYXI+MTk4MjwvWWVhcj48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Cameron, 1982 #30" w:history="1">
        <w:r w:rsidR="008635D5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1-13</w:t>
        </w:r>
      </w:hyperlink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35A62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822BAE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norectal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malformation, </w:t>
      </w:r>
      <w:proofErr w:type="spellStart"/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>transumbilical</w:t>
      </w:r>
      <w:proofErr w:type="spellEnd"/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colostomy and</w:t>
      </w:r>
      <w:r w:rsidR="007D7940" w:rsidRPr="008D001E">
        <w:rPr>
          <w:rFonts w:ascii="Book Antiqua" w:hAnsi="Book Antiqua"/>
          <w:sz w:val="24"/>
          <w:szCs w:val="24"/>
        </w:rPr>
        <w:t xml:space="preserve"> </w:t>
      </w:r>
      <w:r w:rsidR="007D7940"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ic</w:t>
      </w:r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>anorectoplasty</w:t>
      </w:r>
      <w:proofErr w:type="spellEnd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chieved a similar cosmetic effect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>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ne-stage laparoscopy on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bdominal wall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Yang, 2014 #1" w:history="1">
        <w:r w:rsidR="008635D5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>W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began to </w:t>
      </w:r>
      <w:r w:rsidR="001B27FE">
        <w:rPr>
          <w:rFonts w:ascii="Book Antiqua" w:eastAsia="宋体" w:hAnsi="Book Antiqua" w:cs="Times New Roman"/>
          <w:sz w:val="24"/>
          <w:szCs w:val="24"/>
        </w:rPr>
        <w:t>perform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two-stage laparoscopy-assisted pull-through in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209" w:name="OLE_LINK133"/>
      <w:r w:rsidR="001B27FE">
        <w:rPr>
          <w:rFonts w:ascii="Book Antiqua" w:eastAsia="宋体" w:hAnsi="Book Antiqua" w:cs="Times New Roman"/>
          <w:sz w:val="24"/>
          <w:szCs w:val="24"/>
        </w:rPr>
        <w:t>Patients and their families were advised of the a</w:t>
      </w:r>
      <w:r w:rsidRPr="008D001E">
        <w:rPr>
          <w:rFonts w:ascii="Book Antiqua" w:eastAsia="宋体" w:hAnsi="Book Antiqua" w:cs="Times New Roman"/>
          <w:sz w:val="24"/>
          <w:szCs w:val="24"/>
        </w:rPr>
        <w:t>dvantages</w:t>
      </w:r>
      <w:bookmarkEnd w:id="209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disadvantages of TUE and CAE</w:t>
      </w:r>
      <w:r w:rsidR="001B27FE">
        <w:rPr>
          <w:rFonts w:ascii="Book Antiqua" w:eastAsia="宋体" w:hAnsi="Book Antiqua" w:cs="Times New Roman"/>
          <w:sz w:val="24"/>
          <w:szCs w:val="24"/>
        </w:rPr>
        <w:t>; thu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B27FE">
        <w:rPr>
          <w:rFonts w:ascii="Book Antiqua" w:eastAsia="宋体" w:hAnsi="Book Antiqua" w:cs="Times New Roman"/>
          <w:sz w:val="24"/>
          <w:szCs w:val="24"/>
        </w:rPr>
        <w:t>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procedure could be freely</w:t>
      </w:r>
      <w:bookmarkStart w:id="210" w:name="OLE_LINK355"/>
      <w:r w:rsidRPr="008D001E">
        <w:rPr>
          <w:rFonts w:ascii="Book Antiqua" w:eastAsia="宋体" w:hAnsi="Book Antiqua" w:cs="Times New Roman"/>
          <w:sz w:val="24"/>
          <w:szCs w:val="24"/>
        </w:rPr>
        <w:t xml:space="preserve"> cho</w:t>
      </w:r>
      <w:bookmarkEnd w:id="210"/>
      <w:r w:rsidRPr="008D001E">
        <w:rPr>
          <w:rFonts w:ascii="Book Antiqua" w:eastAsia="宋体" w:hAnsi="Book Antiqua" w:cs="Times New Roman"/>
          <w:sz w:val="24"/>
          <w:szCs w:val="24"/>
        </w:rPr>
        <w:t xml:space="preserve">sen. </w:t>
      </w:r>
      <w:bookmarkStart w:id="211" w:name="OLE_LINK244"/>
      <w:bookmarkStart w:id="212" w:name="OLE_LINK245"/>
      <w:r w:rsidRPr="008D001E">
        <w:rPr>
          <w:rFonts w:ascii="Book Antiqua" w:eastAsia="宋体" w:hAnsi="Book Antiqua" w:cs="Times New Roman"/>
          <w:sz w:val="24"/>
          <w:szCs w:val="24"/>
        </w:rPr>
        <w:t xml:space="preserve">A retrospective study of 24 patients with TUE in our hospital, found that TUE </w:t>
      </w:r>
      <w:r w:rsidR="001B27FE">
        <w:rPr>
          <w:rFonts w:ascii="Book Antiqua" w:eastAsia="宋体" w:hAnsi="Book Antiqua" w:cs="Times New Roman"/>
          <w:sz w:val="24"/>
          <w:szCs w:val="24"/>
        </w:rPr>
        <w:t>allow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213" w:name="OLE_LINK276"/>
      <w:bookmarkStart w:id="214" w:name="OLE_LINK288"/>
      <w:r w:rsidRPr="008D001E">
        <w:rPr>
          <w:rFonts w:ascii="Book Antiqua" w:eastAsia="宋体" w:hAnsi="Book Antiqua" w:cs="Times New Roman"/>
          <w:sz w:val="24"/>
          <w:szCs w:val="24"/>
        </w:rPr>
        <w:t>diver</w:t>
      </w:r>
      <w:r w:rsidR="001B27FE">
        <w:rPr>
          <w:rFonts w:ascii="Book Antiqua" w:eastAsia="宋体" w:hAnsi="Book Antiqua" w:cs="Times New Roman"/>
          <w:sz w:val="24"/>
          <w:szCs w:val="24"/>
        </w:rPr>
        <w:t>sion of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fecal stream</w:t>
      </w:r>
      <w:bookmarkEnd w:id="213"/>
      <w:bookmarkEnd w:id="214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</w:t>
      </w:r>
      <w:bookmarkStart w:id="215" w:name="OLE_LINK259"/>
      <w:bookmarkStart w:id="216" w:name="OLE_LINK261"/>
      <w:r w:rsidRPr="008D001E">
        <w:rPr>
          <w:rFonts w:ascii="Book Antiqua" w:eastAsia="宋体" w:hAnsi="Book Antiqua" w:cs="Times New Roman"/>
          <w:sz w:val="24"/>
          <w:szCs w:val="24"/>
        </w:rPr>
        <w:t>enteral decompression</w:t>
      </w:r>
      <w:bookmarkEnd w:id="215"/>
      <w:bookmarkEnd w:id="216"/>
      <w:r w:rsidRPr="008D001E">
        <w:rPr>
          <w:rFonts w:ascii="Book Antiqua" w:eastAsia="宋体" w:hAnsi="Book Antiqua" w:cs="Times New Roman"/>
          <w:sz w:val="24"/>
          <w:szCs w:val="24"/>
        </w:rPr>
        <w:t>, and did not increase postoperative complications in patients with HD compared with CAE.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1B27FE">
        <w:rPr>
          <w:rFonts w:ascii="Book Antiqua" w:hAnsi="Book Antiqua" w:cs="Times New Roman"/>
          <w:sz w:val="24"/>
          <w:szCs w:val="24"/>
        </w:rPr>
        <w:t>In addi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there was no significant difference in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length of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hospital stay and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otal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hospital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ost </w:t>
      </w:r>
      <w:bookmarkStart w:id="217" w:name="OLE_LINK208"/>
      <w:bookmarkStart w:id="218" w:name="OLE_LINK209"/>
      <w:r w:rsidRPr="008D001E">
        <w:rPr>
          <w:rFonts w:ascii="Book Antiqua" w:eastAsia="宋体" w:hAnsi="Book Antiqua" w:cs="Times New Roman"/>
          <w:sz w:val="24"/>
          <w:szCs w:val="24"/>
        </w:rPr>
        <w:t>between the two groups</w:t>
      </w:r>
      <w:bookmarkEnd w:id="217"/>
      <w:bookmarkEnd w:id="218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211"/>
      <w:bookmarkEnd w:id="212"/>
      <w:r w:rsidRPr="008D001E">
        <w:rPr>
          <w:rFonts w:ascii="Book Antiqua" w:eastAsia="宋体" w:hAnsi="Book Antiqua" w:cs="Times New Roman"/>
          <w:sz w:val="24"/>
          <w:szCs w:val="24"/>
        </w:rPr>
        <w:t xml:space="preserve"> These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finding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dicated that TUE was a safe and effective </w:t>
      </w:r>
      <w:bookmarkStart w:id="219" w:name="OLE_LINK24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bookmarkEnd w:id="219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out increasing the economic burden of patients. </w:t>
      </w:r>
    </w:p>
    <w:p w14:paraId="6F66D012" w14:textId="01F8EED1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1B27FE">
        <w:rPr>
          <w:rFonts w:ascii="Book Antiqua" w:eastAsia="宋体" w:hAnsi="Book Antiqua" w:cs="Times New Roman"/>
          <w:sz w:val="24"/>
          <w:szCs w:val="24"/>
        </w:rPr>
        <w:t>i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 alternative method for patients who </w:t>
      </w:r>
      <w:r w:rsidR="001B27FE">
        <w:rPr>
          <w:rFonts w:ascii="Book Antiqua" w:eastAsia="宋体" w:hAnsi="Book Antiqua" w:cs="Times New Roman"/>
          <w:sz w:val="24"/>
          <w:szCs w:val="24"/>
        </w:rPr>
        <w:t>requi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220" w:name="OLE_LINK260"/>
      <w:bookmarkStart w:id="221" w:name="OLE_LINK119"/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220"/>
      <w:bookmarkEnd w:id="221"/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out increasing the difficulty of </w:t>
      </w:r>
      <w:r w:rsidR="001B27FE">
        <w:rPr>
          <w:rFonts w:ascii="Book Antiqua" w:eastAsia="宋体" w:hAnsi="Book Antiqua" w:cs="Times New Roman"/>
          <w:sz w:val="24"/>
          <w:szCs w:val="24"/>
        </w:rPr>
        <w:t>surgery 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the incidence of </w:t>
      </w:r>
      <w:r w:rsidRPr="008D001E">
        <w:rPr>
          <w:rFonts w:ascii="Book Antiqua" w:eastAsia="宋体" w:hAnsi="Book Antiqua" w:cs="Times New Roman"/>
          <w:sz w:val="24"/>
          <w:szCs w:val="24"/>
        </w:rPr>
        <w:t>postoperative complications.</w:t>
      </w:r>
      <w:bookmarkStart w:id="222" w:name="OLE_LINK368"/>
      <w:bookmarkStart w:id="223" w:name="OLE_LINK369"/>
      <w:r w:rsidR="006E29C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s reported in the literature,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ileocecum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, ascending colon, transverse </w:t>
      </w:r>
      <w:bookmarkStart w:id="224" w:name="OLE_LINK375"/>
      <w:bookmarkStart w:id="225" w:name="OLE_LINK376"/>
      <w:r w:rsidRPr="008D001E">
        <w:rPr>
          <w:rFonts w:ascii="Book Antiqua" w:eastAsia="宋体" w:hAnsi="Book Antiqua" w:cs="Times New Roman"/>
          <w:sz w:val="24"/>
          <w:szCs w:val="24"/>
        </w:rPr>
        <w:t>colon</w:t>
      </w:r>
      <w:bookmarkEnd w:id="224"/>
      <w:bookmarkEnd w:id="225"/>
      <w:r w:rsidRPr="008D001E">
        <w:rPr>
          <w:rFonts w:ascii="Book Antiqua" w:eastAsia="宋体" w:hAnsi="Book Antiqua" w:cs="Times New Roman"/>
          <w:sz w:val="24"/>
          <w:szCs w:val="24"/>
        </w:rPr>
        <w:t xml:space="preserve">, the splenic flexure of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olon and biopsy could be easily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mobiliz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rough the umbilical incision after the umbilical stoma was separated</w:t>
      </w:r>
      <w:bookmarkEnd w:id="222"/>
      <w:bookmarkEnd w:id="223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B27FE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nverting laparoscopic total or right-sid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col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section into laparoscopic left-sided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ol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section, shortened the anesthesia and operative time in TUE. </w:t>
      </w:r>
      <w:bookmarkStart w:id="226" w:name="OLE_LINK222"/>
      <w:r w:rsidRPr="008D001E">
        <w:rPr>
          <w:rFonts w:ascii="Book Antiqua" w:eastAsia="宋体" w:hAnsi="Book Antiqua" w:cs="Times New Roman"/>
          <w:sz w:val="24"/>
          <w:szCs w:val="24"/>
        </w:rPr>
        <w:t xml:space="preserve">However, the incision </w:t>
      </w:r>
      <w:r w:rsidR="001B27FE">
        <w:rPr>
          <w:rFonts w:ascii="Book Antiqua" w:eastAsia="宋体" w:hAnsi="Book Antiqua" w:cs="Times New Roman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was either in the left abdomen or in the right abdomen. It is not convenient to perform these procedures in CAE. Therefore</w:t>
      </w:r>
      <w:r w:rsidR="001B27FE">
        <w:rPr>
          <w:rFonts w:ascii="Book Antiqua" w:eastAsia="宋体" w:hAnsi="Book Antiqua" w:cs="Times New Roman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duration of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</w:t>
      </w:r>
      <w:r w:rsidR="001B27FE">
        <w:rPr>
          <w:rFonts w:ascii="Book Antiqua" w:eastAsia="宋体" w:hAnsi="Book Antiqua" w:cs="Times New Roman"/>
          <w:sz w:val="24"/>
          <w:szCs w:val="24"/>
        </w:rPr>
        <w:t>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for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542B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shorter than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at for </w:t>
      </w:r>
      <w:r w:rsidRPr="008D001E">
        <w:rPr>
          <w:rFonts w:ascii="Book Antiqua" w:eastAsia="宋体" w:hAnsi="Book Antiqua" w:cs="Times New Roman"/>
          <w:sz w:val="24"/>
          <w:szCs w:val="24"/>
        </w:rPr>
        <w:t>CAE.</w:t>
      </w:r>
      <w:bookmarkEnd w:id="226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</w:p>
    <w:p w14:paraId="17E7E816" w14:textId="448E4170" w:rsidR="00117512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his location </w:t>
      </w:r>
      <w:r w:rsidR="00A84206">
        <w:rPr>
          <w:rFonts w:ascii="Book Antiqua" w:eastAsia="宋体" w:hAnsi="Book Antiqua" w:cs="Times New Roman"/>
          <w:kern w:val="0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UE is convenient as the stoma is on the </w:t>
      </w:r>
      <w:bookmarkStart w:id="227" w:name="OLE_LINK25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pex</w:t>
      </w:r>
      <w:bookmarkEnd w:id="22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the abdominal wall</w:t>
      </w:r>
      <w:bookmarkStart w:id="228" w:name="OLE_LINK256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nd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toma bag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is easily attached </w:t>
      </w:r>
      <w:r w:rsidRPr="008D001E">
        <w:rPr>
          <w:rFonts w:ascii="Book Antiqua" w:eastAsia="宋体" w:hAnsi="Book Antiqua" w:cs="Times New Roman"/>
          <w:sz w:val="24"/>
          <w:szCs w:val="24"/>
        </w:rPr>
        <w:t>without side leakage.</w:t>
      </w:r>
      <w:bookmarkEnd w:id="228"/>
      <w:r w:rsidRPr="008D001E">
        <w:rPr>
          <w:rFonts w:ascii="Book Antiqua" w:eastAsia="宋体" w:hAnsi="Book Antiqua" w:cs="Times New Roman"/>
          <w:color w:val="4472C4" w:themeColor="accent1"/>
          <w:sz w:val="24"/>
          <w:szCs w:val="24"/>
        </w:rPr>
        <w:t xml:space="preserve">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In the TUE group, the resulting scar after </w:t>
      </w:r>
      <w:proofErr w:type="spellStart"/>
      <w:r w:rsidR="00117512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 closure closely resembled a normal umbilicus and had superior cosmetic results compared to the scar </w:t>
      </w:r>
      <w:r w:rsidR="00A84206">
        <w:rPr>
          <w:rFonts w:ascii="Book Antiqua" w:eastAsia="宋体" w:hAnsi="Book Antiqua" w:cs="Times New Roman"/>
          <w:sz w:val="24"/>
          <w:szCs w:val="24"/>
        </w:rPr>
        <w:t>in</w:t>
      </w:r>
      <w:r w:rsidR="00F86E9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35553F" w:rsidRPr="008D001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CAE group. </w:t>
      </w:r>
    </w:p>
    <w:p w14:paraId="502B4BE1" w14:textId="6F351F6F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In conclusion,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s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afe and feasible </w:t>
      </w:r>
      <w:r w:rsidR="00CC347E" w:rsidRPr="008D001E">
        <w:rPr>
          <w:rFonts w:ascii="Book Antiqua" w:eastAsia="宋体" w:hAnsi="Book Antiqua" w:cs="Times New Roman"/>
          <w:sz w:val="24"/>
          <w:szCs w:val="24"/>
        </w:rPr>
        <w:t xml:space="preserve">treatment </w:t>
      </w:r>
      <w:r w:rsidR="00A84206">
        <w:rPr>
          <w:rFonts w:ascii="Book Antiqua" w:eastAsia="宋体" w:hAnsi="Book Antiqua" w:cs="Times New Roman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D. </w:t>
      </w:r>
      <w:r w:rsidR="00CC347E" w:rsidRPr="008D001E">
        <w:rPr>
          <w:rFonts w:ascii="Book Antiqua" w:eastAsia="宋体" w:hAnsi="Book Antiqua" w:cs="Times New Roman"/>
          <w:sz w:val="24"/>
          <w:szCs w:val="24"/>
        </w:rPr>
        <w:t>This metho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A84206">
        <w:rPr>
          <w:rFonts w:ascii="Book Antiqua" w:eastAsia="宋体" w:hAnsi="Book Antiqua" w:cs="Times New Roman"/>
          <w:sz w:val="24"/>
          <w:szCs w:val="24"/>
        </w:rPr>
        <w:lastRenderedPageBreak/>
        <w:t>results 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easier</w:t>
      </w:r>
      <w:bookmarkStart w:id="229" w:name="_Hlk533361340"/>
      <w:bookmarkStart w:id="230" w:name="OLE_LINK400"/>
      <w:r w:rsidRPr="008D001E">
        <w:rPr>
          <w:rFonts w:ascii="Book Antiqua" w:eastAsia="宋体" w:hAnsi="Book Antiqua" w:cs="Times New Roman"/>
          <w:sz w:val="24"/>
          <w:szCs w:val="24"/>
        </w:rPr>
        <w:t xml:space="preserve"> stoma care</w:t>
      </w:r>
      <w:bookmarkEnd w:id="229"/>
      <w:bookmarkEnd w:id="230"/>
      <w:r w:rsidRPr="008D001E">
        <w:rPr>
          <w:rFonts w:ascii="Book Antiqua" w:eastAsia="宋体" w:hAnsi="Book Antiqua" w:cs="Times New Roman"/>
          <w:sz w:val="24"/>
          <w:szCs w:val="24"/>
        </w:rPr>
        <w:t xml:space="preserve"> and</w:t>
      </w:r>
      <w:r w:rsidR="007046B9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better cosmetic </w:t>
      </w:r>
      <w:bookmarkStart w:id="231" w:name="OLE_LINK286"/>
      <w:bookmarkStart w:id="232" w:name="OLE_LINK287"/>
      <w:r w:rsidRPr="008D001E">
        <w:rPr>
          <w:rFonts w:ascii="Book Antiqua" w:eastAsia="宋体" w:hAnsi="Book Antiqua" w:cs="Times New Roman"/>
          <w:sz w:val="24"/>
          <w:szCs w:val="24"/>
        </w:rPr>
        <w:t>result</w:t>
      </w:r>
      <w:bookmarkEnd w:id="231"/>
      <w:bookmarkEnd w:id="232"/>
      <w:r w:rsidR="00CC347E" w:rsidRPr="008D001E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an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233" w:name="_Hlk533362242"/>
      <w:r w:rsidR="00A84206">
        <w:rPr>
          <w:rFonts w:ascii="Book Antiqua" w:eastAsia="宋体" w:hAnsi="Book Antiqua" w:cs="Times New Roman"/>
          <w:sz w:val="24"/>
          <w:szCs w:val="24"/>
        </w:rPr>
        <w:t>and</w:t>
      </w:r>
      <w:bookmarkStart w:id="234" w:name="OLE_LINK391"/>
      <w:bookmarkStart w:id="235" w:name="OLE_LINK392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staged laparoscopic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ic procedure</w:t>
      </w:r>
      <w:bookmarkEnd w:id="233"/>
      <w:bookmarkEnd w:id="234"/>
      <w:bookmarkEnd w:id="235"/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</w:p>
    <w:p w14:paraId="4B799927" w14:textId="12F53986" w:rsidR="00FE02A2" w:rsidRPr="008D001E" w:rsidRDefault="00FE02A2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64AC80AD" w14:textId="49187FDD" w:rsidR="00FE02A2" w:rsidRPr="008635D5" w:rsidRDefault="007F0A9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sz w:val="24"/>
          <w:szCs w:val="24"/>
        </w:rPr>
        <w:t>ARTICLE HIGHLIGHTS</w:t>
      </w:r>
    </w:p>
    <w:p w14:paraId="4BEE2670" w14:textId="69B95C58" w:rsidR="007F0A9F" w:rsidRPr="008635D5" w:rsidRDefault="007F0A9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background</w:t>
      </w:r>
    </w:p>
    <w:p w14:paraId="4141ED4D" w14:textId="0F00B70F" w:rsidR="00DB4F1F" w:rsidRPr="008D001E" w:rsidRDefault="00C3449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Since 1998, one-stag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transan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dorect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pull-through for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reatment of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rectosigmoid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Hirschsprung'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disease (HD) </w:t>
      </w:r>
      <w:r w:rsidR="00A84206">
        <w:rPr>
          <w:rFonts w:ascii="Book Antiqua" w:eastAsia="宋体" w:hAnsi="Book Antiqua" w:cs="Times New Roman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idely used in newborns</w:t>
      </w:r>
      <w:r w:rsidR="00D475B2" w:rsidRPr="00D475B2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 w:rsidRPr="008D001E">
        <w:rPr>
          <w:rFonts w:ascii="Book Antiqua" w:eastAsia="宋体" w:hAnsi="Book Antiqua" w:cs="Times New Roman"/>
          <w:sz w:val="24"/>
          <w:szCs w:val="24"/>
        </w:rPr>
        <w:t>without complicati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Recently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one-stage laparoscopic </w:t>
      </w:r>
      <w:r w:rsidR="00A84206">
        <w:rPr>
          <w:rFonts w:ascii="Book Antiqua" w:eastAsia="宋体" w:hAnsi="Book Antiqua" w:cs="Times New Roman"/>
          <w:sz w:val="24"/>
          <w:szCs w:val="24"/>
        </w:rPr>
        <w:t>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nsidered a favorable option for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management of patients with HD </w:t>
      </w:r>
      <w:r w:rsidR="00A84206">
        <w:rPr>
          <w:rFonts w:ascii="Book Antiqua" w:eastAsia="宋体" w:hAnsi="Book Antiqua" w:cs="Times New Roman"/>
          <w:sz w:val="24"/>
          <w:szCs w:val="24"/>
        </w:rPr>
        <w:t>due t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ts superior cosmetic results. However,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is required in some HD cases for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dilated colon. Our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transumbilic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(TUE) and two-stage laparoscopy-assisted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norectoplast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ere effective and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bdominal wall in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patients with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norect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malformation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>, but the effect in patients with HD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is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021AFEA4" w14:textId="77777777" w:rsidR="00C34493" w:rsidRPr="008D001E" w:rsidRDefault="00C3449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47815C8B" w14:textId="422BD173" w:rsidR="007F0A9F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motivation</w:t>
      </w:r>
    </w:p>
    <w:p w14:paraId="0F2065A7" w14:textId="02E0E47C" w:rsidR="0081188B" w:rsidRPr="008D001E" w:rsidRDefault="00671BD0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Our TUE and two-stage laparoscopy-assisted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norectoplast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ere effective and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bdominal wall in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norect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malformation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>, but the effect in patients with HD</w:t>
      </w:r>
      <w:r w:rsidR="00A84206" w:rsidRPr="00A84206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is</w:t>
      </w:r>
      <w:r w:rsidR="00A84206" w:rsidRPr="008D001E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76B151FF" w14:textId="77777777" w:rsidR="00671BD0" w:rsidRPr="008D001E" w:rsidRDefault="00671BD0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209D91F1" w14:textId="4CD47F31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objectives</w:t>
      </w:r>
    </w:p>
    <w:p w14:paraId="7CF32CCB" w14:textId="0048FB8A" w:rsidR="004C1CC3" w:rsidRPr="008D001E" w:rsidRDefault="004C1CC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is study aimed to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valuate the safety, efficacy and cosmetic results of TUE for the management of HD i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ull-through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nd was </w:t>
      </w:r>
      <w:r w:rsidRPr="008D001E">
        <w:rPr>
          <w:rFonts w:ascii="Book Antiqua" w:eastAsia="宋体" w:hAnsi="Book Antiqua" w:cs="Times New Roman"/>
          <w:sz w:val="24"/>
          <w:szCs w:val="24"/>
        </w:rPr>
        <w:t>retrospective</w:t>
      </w:r>
      <w:r w:rsidR="00A84206">
        <w:rPr>
          <w:rFonts w:ascii="Book Antiqua" w:eastAsia="宋体" w:hAnsi="Book Antiqua" w:cs="Times New Roman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mpar</w:t>
      </w:r>
      <w:r w:rsidR="00A84206">
        <w:rPr>
          <w:rFonts w:ascii="Book Antiqua" w:eastAsia="宋体" w:hAnsi="Book Antiqua" w:cs="Times New Roman"/>
          <w:sz w:val="24"/>
          <w:szCs w:val="24"/>
        </w:rPr>
        <w:t>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ith conventional abdominal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(CAE).</w:t>
      </w:r>
    </w:p>
    <w:p w14:paraId="22E65D5A" w14:textId="77777777" w:rsidR="0081188B" w:rsidRPr="008D001E" w:rsidRDefault="0081188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EC987E9" w14:textId="43C620D5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methods</w:t>
      </w:r>
    </w:p>
    <w:p w14:paraId="79D62C14" w14:textId="24718DEF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From June 2013 to June 2018, 53 patients (40 boys, 13 girls; mean age a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: 5.5 ± 2.2 </w:t>
      </w:r>
      <w:proofErr w:type="spellStart"/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two-stage laparoscopy-assisted pull-through for HD with stoma closure were reviewed at our institution. Two </w:t>
      </w:r>
      <w:proofErr w:type="spellStart"/>
      <w:r w:rsidR="00A84206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A84206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pproaches were used: TUE in 24 patients and CAE in 29 patients. </w:t>
      </w:r>
      <w:r w:rsidR="00A84206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rectosigmoid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HD had severe preoperative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or a dilated colon. 26 patients had long-segment HD, and 16 patients had total colonic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aganglionos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(TCA). </w:t>
      </w:r>
      <w:r w:rsidR="00D475B2">
        <w:rPr>
          <w:rFonts w:ascii="Book Antiqua" w:eastAsia="宋体" w:hAnsi="Book Antiqua" w:cs="Times New Roman"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tients with left-sided HD underwent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Soave procedure, </w:t>
      </w:r>
      <w:r w:rsidR="00A84206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right-sided HD and TCA underwent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laparoscopic Duhamel procedure. Demographics, operati</w:t>
      </w:r>
      <w:r w:rsidR="00A84206">
        <w:rPr>
          <w:rFonts w:ascii="Book Antiqua" w:eastAsia="宋体" w:hAnsi="Book Antiqua" w:cs="Times New Roman"/>
          <w:sz w:val="24"/>
          <w:szCs w:val="24"/>
        </w:rPr>
        <w:t>on duration</w:t>
      </w:r>
      <w:r w:rsidRPr="008D001E">
        <w:rPr>
          <w:rFonts w:ascii="Book Antiqua" w:eastAsia="宋体" w:hAnsi="Book Antiqua" w:cs="Times New Roman"/>
          <w:sz w:val="24"/>
          <w:szCs w:val="24"/>
        </w:rPr>
        <w:t>, complications and cosmetic results were respectively evaluated.</w:t>
      </w:r>
    </w:p>
    <w:p w14:paraId="4F783724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2F73D9C4" w14:textId="369C1068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results</w:t>
      </w:r>
    </w:p>
    <w:p w14:paraId="0F6CDEE8" w14:textId="7E48FB82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ere w</w:t>
      </w:r>
      <w:r w:rsidR="00A84206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no difference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groups with respect to gender, age at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>, weight and clinical type (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conversion to open technique was </w:t>
      </w:r>
      <w:r w:rsidR="00A84206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A84206">
        <w:rPr>
          <w:rFonts w:ascii="Book Antiqua" w:eastAsia="宋体" w:hAnsi="Book Antiqua" w:cs="Times New Roman"/>
          <w:sz w:val="24"/>
          <w:szCs w:val="24"/>
        </w:rPr>
        <w:t>Tw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experienced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mucosal prolapse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1 patient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group (8.33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3.45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No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parastom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hernia was observed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 groups. Wound infection at the stoma was seen in 1 case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UE group, and 2 cases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group (4.17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No obstruction was found in any of the patients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whereas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obstructio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found i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1 patient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r w:rsidR="006D5B89">
        <w:rPr>
          <w:rFonts w:ascii="Book Antiqua" w:eastAsia="宋体" w:hAnsi="Book Antiqua" w:cs="Times New Roman"/>
          <w:sz w:val="24"/>
          <w:szCs w:val="24"/>
        </w:rPr>
        <w:t>observ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3 and 5 patients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TUE and CAE group</w:t>
      </w:r>
      <w:r w:rsidR="006D5B89">
        <w:rPr>
          <w:rFonts w:ascii="Book Antiqua" w:eastAsia="宋体" w:hAnsi="Book Antiqua" w:cs="Times New Roman"/>
          <w:sz w:val="24"/>
          <w:szCs w:val="24"/>
        </w:rPr>
        <w:t>, respectiv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12.50%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There was no significant difference between TUE group and CAE group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incidence of soiling and constipation (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The cosmetic result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in term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of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car score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better tha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(6.83 ± 0.96 </w:t>
      </w:r>
      <w:proofErr w:type="spellStart"/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13.32 ± 1.57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&lt;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0.05).</w:t>
      </w:r>
    </w:p>
    <w:p w14:paraId="47A5A636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72F4772" w14:textId="1AA4D614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conclusion</w:t>
      </w:r>
    </w:p>
    <w:p w14:paraId="7E2068F9" w14:textId="50E5B7C4" w:rsidR="0081188B" w:rsidRPr="008D001E" w:rsidRDefault="001606C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is a safe and feasible method for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treatment of HD, and the staged </w:t>
      </w:r>
      <w:proofErr w:type="spellStart"/>
      <w:r w:rsidR="00DB4F1F"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and two-stage laparoscopy-assisted pull-through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procedure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achieved a similar cosmetic effect </w:t>
      </w:r>
      <w:r w:rsidR="006D5B89">
        <w:rPr>
          <w:rFonts w:ascii="Book Antiqua" w:eastAsia="宋体" w:hAnsi="Book Antiqua" w:cs="Times New Roman"/>
          <w:sz w:val="24"/>
          <w:szCs w:val="24"/>
        </w:rPr>
        <w:t>to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one-stage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laparoscopic procedur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D5CD769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4472C4" w:themeColor="accent1"/>
          <w:sz w:val="24"/>
          <w:szCs w:val="24"/>
        </w:rPr>
      </w:pPr>
    </w:p>
    <w:p w14:paraId="3CFB05B2" w14:textId="77407048" w:rsidR="007F0A9F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perspectives</w:t>
      </w:r>
    </w:p>
    <w:p w14:paraId="20C1D068" w14:textId="31CFADBC" w:rsidR="00E4503B" w:rsidRPr="008D001E" w:rsidRDefault="009547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could help patients who </w:t>
      </w:r>
      <w:r w:rsidR="006D5B89">
        <w:rPr>
          <w:rFonts w:ascii="Book Antiqua" w:eastAsia="宋体" w:hAnsi="Book Antiqua" w:cs="Times New Roman"/>
          <w:sz w:val="24"/>
          <w:szCs w:val="24"/>
        </w:rPr>
        <w:t>requir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="00695FAB" w:rsidRPr="008D001E">
        <w:rPr>
          <w:rFonts w:ascii="Book Antiqua" w:hAnsi="Book Antiqua"/>
          <w:bCs/>
          <w:sz w:val="24"/>
          <w:szCs w:val="24"/>
        </w:rPr>
        <w:t>enterostomy</w:t>
      </w:r>
      <w:proofErr w:type="spellEnd"/>
      <w:r w:rsidR="00695FAB" w:rsidRPr="008D001E">
        <w:rPr>
          <w:rFonts w:ascii="Book Antiqua" w:hAnsi="Book Antiqua"/>
          <w:bCs/>
          <w:sz w:val="24"/>
          <w:szCs w:val="24"/>
        </w:rPr>
        <w:t xml:space="preserve"> 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to </w:t>
      </w:r>
      <w:r w:rsidRPr="008D001E">
        <w:rPr>
          <w:rFonts w:ascii="Book Antiqua" w:eastAsia="宋体" w:hAnsi="Book Antiqua" w:cs="Times New Roman"/>
          <w:sz w:val="24"/>
          <w:szCs w:val="24"/>
        </w:rPr>
        <w:t>achiev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good cosmetic results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treatment of HD </w:t>
      </w:r>
      <w:r w:rsidR="006D5B89">
        <w:rPr>
          <w:rFonts w:ascii="Book Antiqua" w:eastAsia="宋体" w:hAnsi="Book Antiqua" w:cs="Times New Roman"/>
          <w:sz w:val="24"/>
          <w:szCs w:val="24"/>
        </w:rPr>
        <w:t>using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two-stage laparoscopy-assisted pull-through</w:t>
      </w:r>
      <w:r w:rsidR="00DB4F1F" w:rsidRPr="008D001E">
        <w:rPr>
          <w:rFonts w:ascii="Book Antiqua" w:hAnsi="Book Antiqua"/>
          <w:sz w:val="24"/>
          <w:szCs w:val="24"/>
        </w:rPr>
        <w:t xml:space="preserve">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>with stoma closur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, which is expected to be </w:t>
      </w:r>
      <w:r w:rsidR="007A46CC" w:rsidRPr="008D001E">
        <w:rPr>
          <w:rFonts w:ascii="Book Antiqua" w:eastAsia="宋体" w:hAnsi="Book Antiqua" w:cs="Times New Roman"/>
          <w:sz w:val="24"/>
          <w:szCs w:val="24"/>
        </w:rPr>
        <w:t>favor</w:t>
      </w:r>
      <w:r w:rsidR="006A59F1" w:rsidRPr="008D001E">
        <w:rPr>
          <w:rFonts w:ascii="Book Antiqua" w:eastAsia="宋体" w:hAnsi="Book Antiqua" w:cs="Times New Roman"/>
          <w:sz w:val="24"/>
          <w:szCs w:val="24"/>
        </w:rPr>
        <w:t>ed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by patients and their families in the future.</w:t>
      </w:r>
    </w:p>
    <w:p w14:paraId="260F293A" w14:textId="77777777" w:rsidR="00E4503B" w:rsidRPr="008D001E" w:rsidRDefault="00E4503B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80D84E8" w14:textId="4664DA15" w:rsidR="0009532A" w:rsidRPr="008635D5" w:rsidRDefault="0009532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sz w:val="24"/>
          <w:szCs w:val="24"/>
        </w:rPr>
        <w:t>ACKNOWLEDGMENTS</w:t>
      </w:r>
    </w:p>
    <w:p w14:paraId="10349446" w14:textId="40C1AE24" w:rsidR="004569F4" w:rsidRDefault="0009532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We </w:t>
      </w:r>
      <w:r w:rsidR="0004121A" w:rsidRPr="008D001E">
        <w:rPr>
          <w:rFonts w:ascii="Book Antiqua" w:eastAsia="宋体" w:hAnsi="Book Antiqua" w:cs="Times New Roman"/>
          <w:sz w:val="24"/>
          <w:szCs w:val="24"/>
        </w:rPr>
        <w:t>are grateful t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rofessor Ping Yin for the </w:t>
      </w:r>
      <w:r w:rsidR="00FA63E9" w:rsidRPr="008D001E">
        <w:rPr>
          <w:rFonts w:ascii="Book Antiqua" w:eastAsia="宋体" w:hAnsi="Book Antiqua" w:cs="Times New Roman"/>
          <w:sz w:val="24"/>
          <w:szCs w:val="24"/>
        </w:rPr>
        <w:t>statistical evaluation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61426003" w14:textId="77777777" w:rsidR="004569F4" w:rsidRDefault="004569F4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45070BDF" w14:textId="7105DBAA" w:rsidR="00022F28" w:rsidRPr="008D001E" w:rsidRDefault="004569F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bookmarkStart w:id="236" w:name="_Hlk24196128"/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REFERENCES</w:t>
      </w:r>
      <w:bookmarkEnd w:id="236"/>
    </w:p>
    <w:p w14:paraId="647458BD" w14:textId="77777777" w:rsidR="004569F4" w:rsidRPr="004569F4" w:rsidRDefault="00022F28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 w:cs="Times New Roman"/>
        </w:rPr>
        <w:fldChar w:fldCharType="begin"/>
      </w:r>
      <w:r w:rsidRPr="004569F4">
        <w:rPr>
          <w:rFonts w:ascii="Book Antiqua" w:hAnsi="Book Antiqua" w:cs="Times New Roman"/>
        </w:rPr>
        <w:instrText xml:space="preserve"> ADDIN EN.REFLIST </w:instrText>
      </w:r>
      <w:r w:rsidRPr="004569F4">
        <w:rPr>
          <w:rFonts w:ascii="Book Antiqua" w:hAnsi="Book Antiqua" w:cs="Times New Roman"/>
        </w:rPr>
        <w:fldChar w:fldCharType="separate"/>
      </w:r>
      <w:r w:rsidR="004569F4" w:rsidRPr="004569F4">
        <w:rPr>
          <w:rFonts w:ascii="Book Antiqua" w:hAnsi="Book Antiqua"/>
        </w:rPr>
        <w:t xml:space="preserve">1 </w:t>
      </w:r>
      <w:r w:rsidR="004569F4" w:rsidRPr="004569F4">
        <w:rPr>
          <w:rFonts w:ascii="Book Antiqua" w:hAnsi="Book Antiqua"/>
          <w:b/>
          <w:bCs/>
        </w:rPr>
        <w:t>Kenny SE</w:t>
      </w:r>
      <w:r w:rsidR="004569F4" w:rsidRPr="004569F4">
        <w:rPr>
          <w:rFonts w:ascii="Book Antiqua" w:hAnsi="Book Antiqua"/>
        </w:rPr>
        <w:t xml:space="preserve">, Tam PK, Garcia-Barcelo M. Hirschsprung's disease. </w:t>
      </w:r>
      <w:r w:rsidR="004569F4" w:rsidRPr="004569F4">
        <w:rPr>
          <w:rFonts w:ascii="Book Antiqua" w:hAnsi="Book Antiqua"/>
          <w:i/>
          <w:iCs/>
        </w:rPr>
        <w:t>Semin Pediatr Surg</w:t>
      </w:r>
      <w:r w:rsidR="004569F4" w:rsidRPr="004569F4">
        <w:rPr>
          <w:rFonts w:ascii="Book Antiqua" w:hAnsi="Book Antiqua"/>
        </w:rPr>
        <w:t xml:space="preserve"> 2010; </w:t>
      </w:r>
      <w:r w:rsidR="004569F4" w:rsidRPr="004569F4">
        <w:rPr>
          <w:rFonts w:ascii="Book Antiqua" w:hAnsi="Book Antiqua"/>
          <w:b/>
          <w:bCs/>
        </w:rPr>
        <w:t>19</w:t>
      </w:r>
      <w:r w:rsidR="004569F4" w:rsidRPr="004569F4">
        <w:rPr>
          <w:rFonts w:ascii="Book Antiqua" w:hAnsi="Book Antiqua"/>
        </w:rPr>
        <w:t>: 194-200 [PMID: 20610192 DOI: 10.1053/j.sempedsurg.2010.03.004]</w:t>
      </w:r>
    </w:p>
    <w:p w14:paraId="5E7D3056" w14:textId="0E5BDBEE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 </w:t>
      </w:r>
      <w:r w:rsidRPr="004569F4">
        <w:rPr>
          <w:rFonts w:ascii="Book Antiqua" w:hAnsi="Book Antiqua"/>
          <w:b/>
          <w:bCs/>
        </w:rPr>
        <w:t>Swenson O</w:t>
      </w:r>
      <w:r w:rsidRPr="004569F4">
        <w:rPr>
          <w:rFonts w:ascii="Book Antiqua" w:hAnsi="Book Antiqua"/>
        </w:rPr>
        <w:t xml:space="preserve">, Bill AH Jr. Resection of rectum and rectosigmoid with preservation of the sphincter for benign spastic lesions producing megacolon; an experimental study. </w:t>
      </w:r>
      <w:r w:rsidRPr="004569F4">
        <w:rPr>
          <w:rFonts w:ascii="Book Antiqua" w:hAnsi="Book Antiqua"/>
          <w:i/>
          <w:iCs/>
        </w:rPr>
        <w:t>Surgery</w:t>
      </w:r>
      <w:r w:rsidRPr="004569F4">
        <w:rPr>
          <w:rFonts w:ascii="Book Antiqua" w:hAnsi="Book Antiqua"/>
        </w:rPr>
        <w:t xml:space="preserve"> 1948; </w:t>
      </w:r>
      <w:r w:rsidRPr="004569F4">
        <w:rPr>
          <w:rFonts w:ascii="Book Antiqua" w:hAnsi="Book Antiqua"/>
          <w:b/>
          <w:bCs/>
        </w:rPr>
        <w:t>24</w:t>
      </w:r>
      <w:r w:rsidRPr="004569F4">
        <w:rPr>
          <w:rFonts w:ascii="Book Antiqua" w:hAnsi="Book Antiqua"/>
        </w:rPr>
        <w:t>: 212-220 [PMID: 18872852 DOI: 10.1097/00006534-194811000-00010]</w:t>
      </w:r>
    </w:p>
    <w:p w14:paraId="03B43FBE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3 </w:t>
      </w:r>
      <w:r w:rsidRPr="004569F4">
        <w:rPr>
          <w:rFonts w:ascii="Book Antiqua" w:hAnsi="Book Antiqua"/>
          <w:b/>
          <w:bCs/>
        </w:rPr>
        <w:t>So HB</w:t>
      </w:r>
      <w:r w:rsidRPr="004569F4">
        <w:rPr>
          <w:rFonts w:ascii="Book Antiqua" w:hAnsi="Book Antiqua"/>
        </w:rPr>
        <w:t xml:space="preserve">, Schwartz DL, Becker JM, Daum F, Schneider KM. Endorectal "pull-through" without preliminary colostomy in neonates with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0; </w:t>
      </w:r>
      <w:r w:rsidRPr="004569F4">
        <w:rPr>
          <w:rFonts w:ascii="Book Antiqua" w:hAnsi="Book Antiqua"/>
          <w:b/>
          <w:bCs/>
        </w:rPr>
        <w:t>15</w:t>
      </w:r>
      <w:r w:rsidRPr="004569F4">
        <w:rPr>
          <w:rFonts w:ascii="Book Antiqua" w:hAnsi="Book Antiqua"/>
        </w:rPr>
        <w:t>: 470-471 [PMID: 7411359 DOI: 10.1016/s0022-3468(80)80755-x]</w:t>
      </w:r>
    </w:p>
    <w:p w14:paraId="34FE1019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4 </w:t>
      </w:r>
      <w:r w:rsidRPr="004569F4">
        <w:rPr>
          <w:rFonts w:ascii="Book Antiqua" w:hAnsi="Book Antiqua"/>
          <w:b/>
          <w:bCs/>
        </w:rPr>
        <w:t>Pierro A</w:t>
      </w:r>
      <w:r w:rsidRPr="004569F4">
        <w:rPr>
          <w:rFonts w:ascii="Book Antiqua" w:hAnsi="Book Antiqua"/>
        </w:rPr>
        <w:t xml:space="preserve">, Fasoli L, Kiely EM, Drake D, Spitz L. Staged pull-through for rectosigmoid Hirschsprung's disease is not safer than primary pull-through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7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505-509 [PMID: 9094029 DOI: 10.1016/s0022-3468(97)90617-5]</w:t>
      </w:r>
    </w:p>
    <w:p w14:paraId="11BC7224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5 </w:t>
      </w:r>
      <w:r w:rsidRPr="004569F4">
        <w:rPr>
          <w:rFonts w:ascii="Book Antiqua" w:hAnsi="Book Antiqua"/>
          <w:b/>
          <w:bCs/>
        </w:rPr>
        <w:t>Calisti A</w:t>
      </w:r>
      <w:r w:rsidRPr="004569F4">
        <w:rPr>
          <w:rFonts w:ascii="Book Antiqua" w:hAnsi="Book Antiqua"/>
        </w:rPr>
        <w:t xml:space="preserve">, Molle PH, Vallasciani S. [Congenital megacolon in neonates and infants: impact of early, one-stage repair on morbidity and surgical complications]. </w:t>
      </w:r>
      <w:r w:rsidRPr="004569F4">
        <w:rPr>
          <w:rFonts w:ascii="Book Antiqua" w:hAnsi="Book Antiqua"/>
          <w:i/>
          <w:iCs/>
        </w:rPr>
        <w:t>Pediatr Med Chir</w:t>
      </w:r>
      <w:r w:rsidRPr="004569F4">
        <w:rPr>
          <w:rFonts w:ascii="Book Antiqua" w:hAnsi="Book Antiqua"/>
        </w:rPr>
        <w:t xml:space="preserve"> 2004; </w:t>
      </w:r>
      <w:r w:rsidRPr="004569F4">
        <w:rPr>
          <w:rFonts w:ascii="Book Antiqua" w:hAnsi="Book Antiqua"/>
          <w:b/>
          <w:bCs/>
        </w:rPr>
        <w:t>26</w:t>
      </w:r>
      <w:r w:rsidRPr="004569F4">
        <w:rPr>
          <w:rFonts w:ascii="Book Antiqua" w:hAnsi="Book Antiqua"/>
        </w:rPr>
        <w:t>: 241-244 [PMID: 16366410]</w:t>
      </w:r>
    </w:p>
    <w:p w14:paraId="05738781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6 </w:t>
      </w:r>
      <w:r w:rsidRPr="004569F4">
        <w:rPr>
          <w:rFonts w:ascii="Book Antiqua" w:hAnsi="Book Antiqua"/>
          <w:b/>
          <w:bCs/>
        </w:rPr>
        <w:t>De la Torre-Mondragón L</w:t>
      </w:r>
      <w:r w:rsidRPr="004569F4">
        <w:rPr>
          <w:rFonts w:ascii="Book Antiqua" w:hAnsi="Book Antiqua"/>
        </w:rPr>
        <w:t xml:space="preserve">, Ortega-Salgado JA. Transanal endorectal pull-through for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8; </w:t>
      </w:r>
      <w:r w:rsidRPr="004569F4">
        <w:rPr>
          <w:rFonts w:ascii="Book Antiqua" w:hAnsi="Book Antiqua"/>
          <w:b/>
          <w:bCs/>
        </w:rPr>
        <w:t>33</w:t>
      </w:r>
      <w:r w:rsidRPr="004569F4">
        <w:rPr>
          <w:rFonts w:ascii="Book Antiqua" w:hAnsi="Book Antiqua"/>
        </w:rPr>
        <w:t>: 1283-1286 [PMID: 9722005 DOI: 10.1016/s0022-3468(98)90169-5]</w:t>
      </w:r>
    </w:p>
    <w:p w14:paraId="3C220AB9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7 </w:t>
      </w:r>
      <w:r w:rsidRPr="004569F4">
        <w:rPr>
          <w:rFonts w:ascii="Book Antiqua" w:hAnsi="Book Antiqua"/>
          <w:b/>
          <w:bCs/>
        </w:rPr>
        <w:t>Teeraratkul S</w:t>
      </w:r>
      <w:r w:rsidRPr="004569F4">
        <w:rPr>
          <w:rFonts w:ascii="Book Antiqua" w:hAnsi="Book Antiqua"/>
        </w:rPr>
        <w:t xml:space="preserve">. Transanal one-stage endorectal pull-through for Hirschsprung's disease in infants and children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84-187 [PMID: 12596099 DOI: 10.1053/jpsu.2003.50039]</w:t>
      </w:r>
    </w:p>
    <w:p w14:paraId="01023127" w14:textId="68C323E6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8 </w:t>
      </w:r>
      <w:r w:rsidRPr="004569F4">
        <w:rPr>
          <w:rFonts w:ascii="Book Antiqua" w:hAnsi="Book Antiqua"/>
          <w:b/>
          <w:bCs/>
        </w:rPr>
        <w:t>Elhalaby EA</w:t>
      </w:r>
      <w:r w:rsidRPr="004569F4">
        <w:rPr>
          <w:rFonts w:ascii="Book Antiqua" w:hAnsi="Book Antiqua"/>
        </w:rPr>
        <w:t xml:space="preserve">, Hashish A, Elbarbary MM, Soliman HA, Wishahy MK, Elkholy A, Abdelhay S, Elbehery M, Halawa N, Gobran T, Shehata S, Elkhouly N, Hamza AF. Transanal one-stage endorectal pull-through for Hirschsprung's disease: a multicenter study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4; </w:t>
      </w:r>
      <w:r w:rsidRPr="004569F4">
        <w:rPr>
          <w:rFonts w:ascii="Book Antiqua" w:hAnsi="Book Antiqua"/>
          <w:b/>
          <w:bCs/>
        </w:rPr>
        <w:t>39</w:t>
      </w:r>
      <w:r w:rsidRPr="004569F4">
        <w:rPr>
          <w:rFonts w:ascii="Book Antiqua" w:hAnsi="Book Antiqua"/>
        </w:rPr>
        <w:t>: 345-</w:t>
      </w:r>
      <w:r w:rsidR="000134AC">
        <w:rPr>
          <w:rFonts w:ascii="Book Antiqua" w:hAnsi="Book Antiqua"/>
        </w:rPr>
        <w:t>3</w:t>
      </w:r>
      <w:r w:rsidRPr="004569F4">
        <w:rPr>
          <w:rFonts w:ascii="Book Antiqua" w:hAnsi="Book Antiqua"/>
        </w:rPr>
        <w:t>51; discussion 345-</w:t>
      </w:r>
      <w:r w:rsidR="000134AC">
        <w:rPr>
          <w:rFonts w:ascii="Book Antiqua" w:hAnsi="Book Antiqua"/>
        </w:rPr>
        <w:t>3</w:t>
      </w:r>
      <w:r w:rsidRPr="004569F4">
        <w:rPr>
          <w:rFonts w:ascii="Book Antiqua" w:hAnsi="Book Antiqua"/>
        </w:rPr>
        <w:t>51 [PMID: 15017550 DOI: 10.1016/j.jpedsurg.2003.11.038]</w:t>
      </w:r>
    </w:p>
    <w:p w14:paraId="4C2465C1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lastRenderedPageBreak/>
        <w:t xml:space="preserve">9 </w:t>
      </w:r>
      <w:r w:rsidRPr="004569F4">
        <w:rPr>
          <w:rFonts w:ascii="Book Antiqua" w:hAnsi="Book Antiqua"/>
          <w:b/>
          <w:bCs/>
        </w:rPr>
        <w:t>Hadidi A</w:t>
      </w:r>
      <w:r w:rsidRPr="004569F4">
        <w:rPr>
          <w:rFonts w:ascii="Book Antiqua" w:hAnsi="Book Antiqua"/>
        </w:rPr>
        <w:t xml:space="preserve">. Transanal endorectal pull-through for Hirschsprung's disease: experience with 68 patient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337-1340 [PMID: 14523816 DOI: 10.1016/s0022-3468(03)00392-0]</w:t>
      </w:r>
    </w:p>
    <w:p w14:paraId="2B608CFC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0 </w:t>
      </w:r>
      <w:r w:rsidRPr="004569F4">
        <w:rPr>
          <w:rFonts w:ascii="Book Antiqua" w:hAnsi="Book Antiqua"/>
          <w:b/>
          <w:bCs/>
        </w:rPr>
        <w:t>Dasgupta R</w:t>
      </w:r>
      <w:r w:rsidRPr="004569F4">
        <w:rPr>
          <w:rFonts w:ascii="Book Antiqua" w:hAnsi="Book Antiqua"/>
        </w:rPr>
        <w:t xml:space="preserve">, Langer JC. Transanal pull-through for Hirschsprung disease. </w:t>
      </w:r>
      <w:r w:rsidRPr="004569F4">
        <w:rPr>
          <w:rFonts w:ascii="Book Antiqua" w:hAnsi="Book Antiqua"/>
          <w:i/>
          <w:iCs/>
        </w:rPr>
        <w:t>Semin Pediatr Surg</w:t>
      </w:r>
      <w:r w:rsidRPr="004569F4">
        <w:rPr>
          <w:rFonts w:ascii="Book Antiqua" w:hAnsi="Book Antiqua"/>
        </w:rPr>
        <w:t xml:space="preserve"> 2005; </w:t>
      </w:r>
      <w:r w:rsidRPr="004569F4">
        <w:rPr>
          <w:rFonts w:ascii="Book Antiqua" w:hAnsi="Book Antiqua"/>
          <w:b/>
          <w:bCs/>
        </w:rPr>
        <w:t>14</w:t>
      </w:r>
      <w:r w:rsidRPr="004569F4">
        <w:rPr>
          <w:rFonts w:ascii="Book Antiqua" w:hAnsi="Book Antiqua"/>
        </w:rPr>
        <w:t>: 64-71 [PMID: 15770590 DOI: 10.1053/j.sempedsurg.2004.10.027]</w:t>
      </w:r>
    </w:p>
    <w:p w14:paraId="320D65C2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1 </w:t>
      </w:r>
      <w:r w:rsidRPr="004569F4">
        <w:rPr>
          <w:rFonts w:ascii="Book Antiqua" w:hAnsi="Book Antiqua"/>
          <w:b/>
          <w:bCs/>
        </w:rPr>
        <w:t>Cameron GS</w:t>
      </w:r>
      <w:r w:rsidRPr="004569F4">
        <w:rPr>
          <w:rFonts w:ascii="Book Antiqua" w:hAnsi="Book Antiqua"/>
        </w:rPr>
        <w:t xml:space="preserve">, Lau GY. The umbilicus as a site for temporary colostomy in infant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2; </w:t>
      </w:r>
      <w:r w:rsidRPr="004569F4">
        <w:rPr>
          <w:rFonts w:ascii="Book Antiqua" w:hAnsi="Book Antiqua"/>
          <w:b/>
          <w:bCs/>
        </w:rPr>
        <w:t>17</w:t>
      </w:r>
      <w:r w:rsidRPr="004569F4">
        <w:rPr>
          <w:rFonts w:ascii="Book Antiqua" w:hAnsi="Book Antiqua"/>
        </w:rPr>
        <w:t>: 362-364 [PMID: 7120002 DOI: 10.1016/s0022-3468(82)80489-2]</w:t>
      </w:r>
    </w:p>
    <w:p w14:paraId="47057E85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2 </w:t>
      </w:r>
      <w:r w:rsidRPr="004569F4">
        <w:rPr>
          <w:rFonts w:ascii="Book Antiqua" w:hAnsi="Book Antiqua"/>
          <w:b/>
          <w:bCs/>
        </w:rPr>
        <w:t>Fitzgerald PG</w:t>
      </w:r>
      <w:r w:rsidRPr="004569F4">
        <w:rPr>
          <w:rFonts w:ascii="Book Antiqua" w:hAnsi="Book Antiqua"/>
        </w:rPr>
        <w:t xml:space="preserve">, Lau GY, Cameron GS. Use of the umbilical site for temporary ostomy: review of 47 case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9; </w:t>
      </w:r>
      <w:r w:rsidRPr="004569F4">
        <w:rPr>
          <w:rFonts w:ascii="Book Antiqua" w:hAnsi="Book Antiqua"/>
          <w:b/>
          <w:bCs/>
        </w:rPr>
        <w:t>24</w:t>
      </w:r>
      <w:r w:rsidRPr="004569F4">
        <w:rPr>
          <w:rFonts w:ascii="Book Antiqua" w:hAnsi="Book Antiqua"/>
        </w:rPr>
        <w:t>: 973 [PMID: 2809968 DOI: 10.1016/s0022-3468(89)80194-0]</w:t>
      </w:r>
    </w:p>
    <w:p w14:paraId="38D39340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3 </w:t>
      </w:r>
      <w:r w:rsidRPr="004569F4">
        <w:rPr>
          <w:rFonts w:ascii="Book Antiqua" w:hAnsi="Book Antiqua"/>
          <w:b/>
          <w:bCs/>
        </w:rPr>
        <w:t>Sauer CJ</w:t>
      </w:r>
      <w:r w:rsidRPr="004569F4">
        <w:rPr>
          <w:rFonts w:ascii="Book Antiqua" w:hAnsi="Book Antiqua"/>
        </w:rPr>
        <w:t xml:space="preserve">, Langer JC, Wales PW. The versatility of the umbilical incision in the management of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5; </w:t>
      </w:r>
      <w:r w:rsidRPr="004569F4">
        <w:rPr>
          <w:rFonts w:ascii="Book Antiqua" w:hAnsi="Book Antiqua"/>
          <w:b/>
          <w:bCs/>
        </w:rPr>
        <w:t>40</w:t>
      </w:r>
      <w:r w:rsidRPr="004569F4">
        <w:rPr>
          <w:rFonts w:ascii="Book Antiqua" w:hAnsi="Book Antiqua"/>
        </w:rPr>
        <w:t>: 385-389 [PMID: 15750934 DOI: 10.1016/j.jpedsurg.2004.10.025]</w:t>
      </w:r>
    </w:p>
    <w:p w14:paraId="27C4DD69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4 </w:t>
      </w:r>
      <w:r w:rsidRPr="004569F4">
        <w:rPr>
          <w:rFonts w:ascii="Book Antiqua" w:hAnsi="Book Antiqua"/>
          <w:b/>
          <w:bCs/>
        </w:rPr>
        <w:t>Yang L</w:t>
      </w:r>
      <w:r w:rsidRPr="004569F4">
        <w:rPr>
          <w:rFonts w:ascii="Book Antiqua" w:hAnsi="Book Antiqua"/>
        </w:rPr>
        <w:t xml:space="preserve">, Tang ST, Li S, Aubdoollah TH, Cao GQ, Lei HY, Wang XX. Two-stage laparoscopic approaches for high anorectal malformation: transumbilical colostomy and anorectoplasty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14; </w:t>
      </w:r>
      <w:r w:rsidRPr="004569F4">
        <w:rPr>
          <w:rFonts w:ascii="Book Antiqua" w:hAnsi="Book Antiqua"/>
          <w:b/>
          <w:bCs/>
        </w:rPr>
        <w:t>49</w:t>
      </w:r>
      <w:r w:rsidRPr="004569F4">
        <w:rPr>
          <w:rFonts w:ascii="Book Antiqua" w:hAnsi="Book Antiqua"/>
        </w:rPr>
        <w:t>: 1631-1634 [PMID: 25475808 DOI: 10.1016/j.jpedsurg.2014.05.014]</w:t>
      </w:r>
    </w:p>
    <w:p w14:paraId="466ED2D8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5 </w:t>
      </w:r>
      <w:r w:rsidRPr="004569F4">
        <w:rPr>
          <w:rFonts w:ascii="Book Antiqua" w:hAnsi="Book Antiqua"/>
          <w:b/>
          <w:bCs/>
        </w:rPr>
        <w:t>Tang ST</w:t>
      </w:r>
      <w:r w:rsidRPr="004569F4">
        <w:rPr>
          <w:rFonts w:ascii="Book Antiqua" w:hAnsi="Book Antiqua"/>
        </w:rPr>
        <w:t xml:space="preserve">, Wang GB, Cao GQ, Wang Y, Mao YZ, Li SW, Li S, Yang Y, Yang J, Yang L. 10 years of experience with laparoscopic-assisted endorectal Soave pull-through procedure for Hirschsprung's disease in China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2; </w:t>
      </w:r>
      <w:r w:rsidRPr="004569F4">
        <w:rPr>
          <w:rFonts w:ascii="Book Antiqua" w:hAnsi="Book Antiqua"/>
          <w:b/>
          <w:bCs/>
        </w:rPr>
        <w:t>22</w:t>
      </w:r>
      <w:r w:rsidRPr="004569F4">
        <w:rPr>
          <w:rFonts w:ascii="Book Antiqua" w:hAnsi="Book Antiqua"/>
        </w:rPr>
        <w:t>: 280-284 [PMID: 22449115 DOI: 10.1089/lap.2011.0081]</w:t>
      </w:r>
    </w:p>
    <w:p w14:paraId="249B902C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6 </w:t>
      </w:r>
      <w:r w:rsidRPr="004569F4">
        <w:rPr>
          <w:rFonts w:ascii="Book Antiqua" w:hAnsi="Book Antiqua"/>
          <w:b/>
          <w:bCs/>
        </w:rPr>
        <w:t>Aubdoollah TH</w:t>
      </w:r>
      <w:r w:rsidRPr="004569F4">
        <w:rPr>
          <w:rFonts w:ascii="Book Antiqua" w:hAnsi="Book Antiqua"/>
        </w:rPr>
        <w:t xml:space="preserve">, Li K, Zhang X, Li S, Yang L, Lei HY, Dolo PR, Xiang XC, Cao GQ, Wang GB, Tang ST. Clinical outcomes and ergonomics analysis of three laparoscopic techniques for Hirschsprung's disease. </w:t>
      </w:r>
      <w:r w:rsidRPr="004569F4">
        <w:rPr>
          <w:rFonts w:ascii="Book Antiqua" w:hAnsi="Book Antiqua"/>
          <w:i/>
          <w:iCs/>
        </w:rPr>
        <w:t>World J Gastroenterol</w:t>
      </w:r>
      <w:r w:rsidRPr="004569F4">
        <w:rPr>
          <w:rFonts w:ascii="Book Antiqua" w:hAnsi="Book Antiqua"/>
        </w:rPr>
        <w:t xml:space="preserve"> 2015; </w:t>
      </w:r>
      <w:r w:rsidRPr="004569F4">
        <w:rPr>
          <w:rFonts w:ascii="Book Antiqua" w:hAnsi="Book Antiqua"/>
          <w:b/>
          <w:bCs/>
        </w:rPr>
        <w:t>21</w:t>
      </w:r>
      <w:r w:rsidRPr="004569F4">
        <w:rPr>
          <w:rFonts w:ascii="Book Antiqua" w:hAnsi="Book Antiqua"/>
        </w:rPr>
        <w:t>: 8903-8911 [PMID: 26269680 DOI: 10.3748/wjg.v21.i29.8903]</w:t>
      </w:r>
    </w:p>
    <w:p w14:paraId="7EF6AA71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7 </w:t>
      </w:r>
      <w:r w:rsidRPr="004569F4">
        <w:rPr>
          <w:rFonts w:ascii="Book Antiqua" w:hAnsi="Book Antiqua"/>
          <w:b/>
          <w:bCs/>
        </w:rPr>
        <w:t>Aubdoollah TH</w:t>
      </w:r>
      <w:r w:rsidRPr="004569F4">
        <w:rPr>
          <w:rFonts w:ascii="Book Antiqua" w:hAnsi="Book Antiqua"/>
        </w:rPr>
        <w:t xml:space="preserve">, Tang ST, Yang L, Li S, Lei HY, Zhang X. Hybrid Single-Incision Laparoscopic Approaches for Endorectal Pull-Through in </w:t>
      </w:r>
      <w:r w:rsidRPr="004569F4">
        <w:rPr>
          <w:rFonts w:ascii="Book Antiqua" w:hAnsi="Book Antiqua"/>
        </w:rPr>
        <w:lastRenderedPageBreak/>
        <w:t xml:space="preserve">Hirschsprung's Disease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5; </w:t>
      </w:r>
      <w:r w:rsidRPr="004569F4">
        <w:rPr>
          <w:rFonts w:ascii="Book Antiqua" w:hAnsi="Book Antiqua"/>
          <w:b/>
          <w:bCs/>
        </w:rPr>
        <w:t>25</w:t>
      </w:r>
      <w:r w:rsidRPr="004569F4">
        <w:rPr>
          <w:rFonts w:ascii="Book Antiqua" w:hAnsi="Book Antiqua"/>
        </w:rPr>
        <w:t>: 595-598 [PMID: 25594866 DOI: 10.1089/lap.2014.0343]</w:t>
      </w:r>
    </w:p>
    <w:p w14:paraId="57F5B5AC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8 </w:t>
      </w:r>
      <w:r w:rsidRPr="004569F4">
        <w:rPr>
          <w:rFonts w:ascii="Book Antiqua" w:hAnsi="Book Antiqua"/>
          <w:b/>
          <w:bCs/>
        </w:rPr>
        <w:t>Zhang X</w:t>
      </w:r>
      <w:r w:rsidRPr="004569F4">
        <w:rPr>
          <w:rFonts w:ascii="Book Antiqua" w:hAnsi="Book Antiqua"/>
        </w:rPr>
        <w:t xml:space="preserve">, Yang L, Tang ST, Cao GQ, Li S, Jiang M, Xiong M, Yang DH, Chang XP, Li K, Ma YZ. Laparoscopic Duhamel Procedure with Ex-Anal Rectal Transection for Right-Sided Hirschsprung's Disease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7; </w:t>
      </w:r>
      <w:r w:rsidRPr="004569F4">
        <w:rPr>
          <w:rFonts w:ascii="Book Antiqua" w:hAnsi="Book Antiqua"/>
          <w:b/>
          <w:bCs/>
        </w:rPr>
        <w:t>27</w:t>
      </w:r>
      <w:r w:rsidRPr="004569F4">
        <w:rPr>
          <w:rFonts w:ascii="Book Antiqua" w:hAnsi="Book Antiqua"/>
        </w:rPr>
        <w:t>: 972-978 [PMID: 28737964 DOI: 10.1089/lap.2016.0469]</w:t>
      </w:r>
    </w:p>
    <w:p w14:paraId="084774CF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9 </w:t>
      </w:r>
      <w:r w:rsidRPr="004569F4">
        <w:rPr>
          <w:rFonts w:ascii="Book Antiqua" w:hAnsi="Book Antiqua"/>
          <w:b/>
          <w:bCs/>
        </w:rPr>
        <w:t>Fearmonti R</w:t>
      </w:r>
      <w:r w:rsidRPr="004569F4">
        <w:rPr>
          <w:rFonts w:ascii="Book Antiqua" w:hAnsi="Book Antiqua"/>
        </w:rPr>
        <w:t xml:space="preserve">, Bond J, Erdmann D, Levinson H. A review of scar scales and scar measuring devices. </w:t>
      </w:r>
      <w:r w:rsidRPr="004569F4">
        <w:rPr>
          <w:rFonts w:ascii="Book Antiqua" w:hAnsi="Book Antiqua"/>
          <w:i/>
          <w:iCs/>
        </w:rPr>
        <w:t>Eplasty</w:t>
      </w:r>
      <w:r w:rsidRPr="004569F4">
        <w:rPr>
          <w:rFonts w:ascii="Book Antiqua" w:hAnsi="Book Antiqua"/>
        </w:rPr>
        <w:t xml:space="preserve"> 2010; </w:t>
      </w:r>
      <w:r w:rsidRPr="004569F4">
        <w:rPr>
          <w:rFonts w:ascii="Book Antiqua" w:hAnsi="Book Antiqua"/>
          <w:b/>
          <w:bCs/>
        </w:rPr>
        <w:t>10</w:t>
      </w:r>
      <w:r w:rsidRPr="004569F4">
        <w:rPr>
          <w:rFonts w:ascii="Book Antiqua" w:hAnsi="Book Antiqua"/>
        </w:rPr>
        <w:t>: e43 [PMID: 20596233]</w:t>
      </w:r>
    </w:p>
    <w:p w14:paraId="3858DD33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0 </w:t>
      </w:r>
      <w:r w:rsidRPr="004569F4">
        <w:rPr>
          <w:rFonts w:ascii="Book Antiqua" w:hAnsi="Book Antiqua"/>
          <w:b/>
          <w:bCs/>
        </w:rPr>
        <w:t>Zimmer J</w:t>
      </w:r>
      <w:r w:rsidRPr="004569F4">
        <w:rPr>
          <w:rFonts w:ascii="Book Antiqua" w:hAnsi="Book Antiqua"/>
        </w:rPr>
        <w:t xml:space="preserve">, Tomuschat C, Puri P. Long-term results of transanal pull-through for Hirschsprung's disease: a meta-analysis. </w:t>
      </w:r>
      <w:r w:rsidRPr="004569F4">
        <w:rPr>
          <w:rFonts w:ascii="Book Antiqua" w:hAnsi="Book Antiqua"/>
          <w:i/>
          <w:iCs/>
        </w:rPr>
        <w:t>Pediatr Surg Int</w:t>
      </w:r>
      <w:r w:rsidRPr="004569F4">
        <w:rPr>
          <w:rFonts w:ascii="Book Antiqua" w:hAnsi="Book Antiqua"/>
        </w:rPr>
        <w:t xml:space="preserve"> 2016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743-749 [PMID: 27385111 DOI: 10.1007/s00383-016-3908-z]</w:t>
      </w:r>
    </w:p>
    <w:p w14:paraId="442AC99D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1 </w:t>
      </w:r>
      <w:r w:rsidRPr="004569F4">
        <w:rPr>
          <w:rFonts w:ascii="Book Antiqua" w:hAnsi="Book Antiqua"/>
          <w:b/>
          <w:bCs/>
        </w:rPr>
        <w:t>Tomuschat C</w:t>
      </w:r>
      <w:r w:rsidRPr="004569F4">
        <w:rPr>
          <w:rFonts w:ascii="Book Antiqua" w:hAnsi="Book Antiqua"/>
        </w:rPr>
        <w:t xml:space="preserve">, Zimmer J, Puri P. Laparoscopic-assisted pull-through operation for Hirschsprung's disease: a systematic review and meta-analysis. </w:t>
      </w:r>
      <w:r w:rsidRPr="004569F4">
        <w:rPr>
          <w:rFonts w:ascii="Book Antiqua" w:hAnsi="Book Antiqua"/>
          <w:i/>
          <w:iCs/>
        </w:rPr>
        <w:t>Pediatr Surg Int</w:t>
      </w:r>
      <w:r w:rsidRPr="004569F4">
        <w:rPr>
          <w:rFonts w:ascii="Book Antiqua" w:hAnsi="Book Antiqua"/>
        </w:rPr>
        <w:t xml:space="preserve"> 2016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751-757 [PMID: 27369964 DOI: 10.1007/s00383-016-3910-5]</w:t>
      </w:r>
    </w:p>
    <w:p w14:paraId="38856EF1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2 </w:t>
      </w:r>
      <w:r w:rsidRPr="004569F4">
        <w:rPr>
          <w:rFonts w:ascii="Book Antiqua" w:hAnsi="Book Antiqua"/>
          <w:b/>
          <w:bCs/>
        </w:rPr>
        <w:t>Georgeson KE</w:t>
      </w:r>
      <w:r w:rsidRPr="004569F4">
        <w:rPr>
          <w:rFonts w:ascii="Book Antiqua" w:hAnsi="Book Antiqua"/>
        </w:rPr>
        <w:t xml:space="preserve">, Fuenfer MM, Hardin WD. Primary laparoscopic pull-through for Hirschsprung's disease in infants and children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5; </w:t>
      </w:r>
      <w:r w:rsidRPr="004569F4">
        <w:rPr>
          <w:rFonts w:ascii="Book Antiqua" w:hAnsi="Book Antiqua"/>
          <w:b/>
          <w:bCs/>
        </w:rPr>
        <w:t>30</w:t>
      </w:r>
      <w:r w:rsidRPr="004569F4">
        <w:rPr>
          <w:rFonts w:ascii="Book Antiqua" w:hAnsi="Book Antiqua"/>
        </w:rPr>
        <w:t>: 1017-21; discussion 1021-2 [PMID: 7472924 DOI: 10.1016/0022-3468(95)90333-x]</w:t>
      </w:r>
    </w:p>
    <w:p w14:paraId="71FDE465" w14:textId="77777777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3 </w:t>
      </w:r>
      <w:r w:rsidRPr="004569F4">
        <w:rPr>
          <w:rFonts w:ascii="Book Antiqua" w:hAnsi="Book Antiqua"/>
          <w:b/>
          <w:bCs/>
        </w:rPr>
        <w:t>Shah AA</w:t>
      </w:r>
      <w:r w:rsidRPr="004569F4">
        <w:rPr>
          <w:rFonts w:ascii="Book Antiqua" w:hAnsi="Book Antiqua"/>
        </w:rPr>
        <w:t xml:space="preserve">, Shah AV. Staged laparoscopic-assisted pull-through for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667-1669 [PMID: 14614722 DOI: 10.1016/s0022-3468(03)00586-4]</w:t>
      </w:r>
    </w:p>
    <w:p w14:paraId="342FF685" w14:textId="580DDFAB" w:rsidR="004569F4" w:rsidRPr="004569F4" w:rsidRDefault="004569F4" w:rsidP="004569F4">
      <w:pPr>
        <w:pStyle w:val="a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4 </w:t>
      </w:r>
      <w:r w:rsidRPr="004569F4">
        <w:rPr>
          <w:rFonts w:ascii="Book Antiqua" w:hAnsi="Book Antiqua"/>
          <w:b/>
          <w:bCs/>
        </w:rPr>
        <w:t>Li S</w:t>
      </w:r>
      <w:r w:rsidRPr="004569F4">
        <w:rPr>
          <w:rFonts w:ascii="Book Antiqua" w:hAnsi="Book Antiqua"/>
        </w:rPr>
        <w:t>, Liu Y, Chang X</w:t>
      </w:r>
      <w:r w:rsidR="00B1161D">
        <w:rPr>
          <w:rFonts w:ascii="Book Antiqua" w:hAnsi="Book Antiqua"/>
        </w:rPr>
        <w:t>P</w:t>
      </w:r>
      <w:r w:rsidRPr="004569F4">
        <w:rPr>
          <w:rFonts w:ascii="Book Antiqua" w:hAnsi="Book Antiqua"/>
        </w:rPr>
        <w:t>, Li K, Yang D</w:t>
      </w:r>
      <w:r w:rsidR="00B1161D">
        <w:rPr>
          <w:rFonts w:ascii="Book Antiqua" w:hAnsi="Book Antiqua"/>
        </w:rPr>
        <w:t>H</w:t>
      </w:r>
      <w:r w:rsidRPr="004569F4">
        <w:rPr>
          <w:rFonts w:ascii="Book Antiqua" w:hAnsi="Book Antiqua"/>
        </w:rPr>
        <w:t>, Zhang X, Yang L, Pu J</w:t>
      </w:r>
      <w:r w:rsidR="00B1161D">
        <w:rPr>
          <w:rFonts w:ascii="Book Antiqua" w:hAnsi="Book Antiqua"/>
        </w:rPr>
        <w:t>R</w:t>
      </w:r>
      <w:r w:rsidRPr="004569F4">
        <w:rPr>
          <w:rFonts w:ascii="Book Antiqua" w:hAnsi="Book Antiqua"/>
        </w:rPr>
        <w:t>, Cao G</w:t>
      </w:r>
      <w:r w:rsidR="00B1161D">
        <w:rPr>
          <w:rFonts w:ascii="Book Antiqua" w:hAnsi="Book Antiqua"/>
        </w:rPr>
        <w:t>Q</w:t>
      </w:r>
      <w:r w:rsidRPr="004569F4">
        <w:rPr>
          <w:rFonts w:ascii="Book Antiqua" w:hAnsi="Book Antiqua"/>
        </w:rPr>
        <w:t xml:space="preserve">, Tang ST. Two-Staged Versus Three-Staged Laparoscopic Anorectoplasty for Patients with Rectoprostatic and Bladder Neck Fistulas: A Comparative Study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9; </w:t>
      </w:r>
      <w:r w:rsidRPr="004569F4">
        <w:rPr>
          <w:rFonts w:ascii="Book Antiqua" w:hAnsi="Book Antiqua"/>
          <w:b/>
          <w:bCs/>
        </w:rPr>
        <w:t>29</w:t>
      </w:r>
      <w:r w:rsidRPr="004569F4">
        <w:rPr>
          <w:rFonts w:ascii="Book Antiqua" w:hAnsi="Book Antiqua"/>
        </w:rPr>
        <w:t>: 1486-1491 [PMID: 31486708 DOI: 10.1089/lap.2019.0020]</w:t>
      </w:r>
    </w:p>
    <w:p w14:paraId="775AF2C2" w14:textId="53B27239" w:rsidR="00F01BBF" w:rsidRPr="00F01BBF" w:rsidRDefault="00022F28" w:rsidP="00906494">
      <w:pPr>
        <w:pStyle w:val="EndNoteBibliography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4569F4">
        <w:rPr>
          <w:rFonts w:ascii="Book Antiqua" w:eastAsia="宋体" w:hAnsi="Book Antiqua" w:cs="Times New Roman"/>
          <w:sz w:val="24"/>
          <w:szCs w:val="24"/>
        </w:rPr>
        <w:fldChar w:fldCharType="end"/>
      </w:r>
      <w:bookmarkStart w:id="237" w:name="OLE_LINK320"/>
      <w:bookmarkStart w:id="238" w:name="OLE_LINK387"/>
      <w:bookmarkStart w:id="239" w:name="OLE_LINK282"/>
      <w:bookmarkStart w:id="240" w:name="OLE_LINK304"/>
      <w:bookmarkStart w:id="241" w:name="OLE_LINK321"/>
      <w:bookmarkStart w:id="242" w:name="OLE_LINK385"/>
      <w:bookmarkStart w:id="243" w:name="OLE_LINK346"/>
      <w:bookmarkStart w:id="244" w:name="OLE_LINK1830"/>
      <w:bookmarkStart w:id="245" w:name="OLE_LINK457"/>
      <w:bookmarkStart w:id="246" w:name="OLE_LINK384"/>
      <w:bookmarkStart w:id="247" w:name="OLE_LINK379"/>
      <w:bookmarkStart w:id="248" w:name="OLE_LINK450"/>
      <w:bookmarkStart w:id="249" w:name="OLE_LINK489"/>
      <w:bookmarkStart w:id="250" w:name="OLE_LINK535"/>
      <w:bookmarkStart w:id="251" w:name="OLE_LINK648"/>
      <w:bookmarkStart w:id="252" w:name="OLE_LINK686"/>
      <w:bookmarkStart w:id="253" w:name="OLE_LINK471"/>
      <w:bookmarkStart w:id="254" w:name="OLE_LINK462"/>
      <w:bookmarkStart w:id="255" w:name="OLE_LINK519"/>
      <w:bookmarkStart w:id="256" w:name="OLE_LINK575"/>
      <w:bookmarkStart w:id="257" w:name="OLE_LINK491"/>
      <w:bookmarkStart w:id="258" w:name="OLE_LINK532"/>
      <w:bookmarkStart w:id="259" w:name="OLE_LINK572"/>
      <w:bookmarkStart w:id="260" w:name="OLE_LINK574"/>
      <w:bookmarkStart w:id="261" w:name="OLE_LINK480"/>
      <w:bookmarkStart w:id="262" w:name="OLE_LINK567"/>
      <w:bookmarkStart w:id="263" w:name="OLE_LINK2700"/>
      <w:bookmarkStart w:id="264" w:name="OLE_LINK581"/>
      <w:bookmarkStart w:id="265" w:name="OLE_LINK639"/>
      <w:bookmarkStart w:id="266" w:name="OLE_LINK688"/>
      <w:bookmarkStart w:id="267" w:name="OLE_LINK722"/>
      <w:bookmarkStart w:id="268" w:name="OLE_LINK542"/>
      <w:bookmarkStart w:id="269" w:name="OLE_LINK589"/>
      <w:bookmarkStart w:id="270" w:name="OLE_LINK582"/>
      <w:bookmarkStart w:id="271" w:name="OLE_LINK640"/>
      <w:bookmarkStart w:id="272" w:name="OLE_LINK714"/>
      <w:bookmarkStart w:id="273" w:name="OLE_LINK593"/>
      <w:bookmarkStart w:id="274" w:name="OLE_LINK716"/>
      <w:bookmarkStart w:id="275" w:name="OLE_LINK770"/>
      <w:bookmarkStart w:id="276" w:name="OLE_LINK801"/>
      <w:bookmarkStart w:id="277" w:name="OLE_LINK660"/>
      <w:bookmarkStart w:id="278" w:name="OLE_LINK781"/>
      <w:bookmarkStart w:id="279" w:name="OLE_LINK833"/>
      <w:bookmarkStart w:id="280" w:name="OLE_LINK642"/>
      <w:bookmarkStart w:id="281" w:name="OLE_LINK700"/>
      <w:bookmarkStart w:id="282" w:name="OLE_LINK792"/>
      <w:bookmarkStart w:id="283" w:name="OLE_LINK2882"/>
      <w:bookmarkStart w:id="284" w:name="OLE_LINK836"/>
      <w:bookmarkStart w:id="285" w:name="OLE_LINK889"/>
      <w:bookmarkStart w:id="286" w:name="OLE_LINK782"/>
      <w:bookmarkStart w:id="287" w:name="OLE_LINK826"/>
      <w:bookmarkStart w:id="288" w:name="OLE_LINK865"/>
      <w:bookmarkStart w:id="289" w:name="OLE_LINK856"/>
      <w:bookmarkStart w:id="290" w:name="OLE_LINK908"/>
      <w:bookmarkStart w:id="291" w:name="OLE_LINK980"/>
      <w:bookmarkStart w:id="292" w:name="OLE_LINK1018"/>
      <w:bookmarkStart w:id="293" w:name="OLE_LINK1049"/>
      <w:bookmarkStart w:id="294" w:name="OLE_LINK1076"/>
      <w:bookmarkStart w:id="295" w:name="OLE_LINK1106"/>
      <w:bookmarkStart w:id="296" w:name="OLE_LINK891"/>
      <w:bookmarkStart w:id="297" w:name="OLE_LINK943"/>
      <w:bookmarkStart w:id="298" w:name="OLE_LINK981"/>
      <w:bookmarkStart w:id="299" w:name="OLE_LINK1030"/>
      <w:bookmarkStart w:id="300" w:name="OLE_LINK847"/>
      <w:bookmarkStart w:id="301" w:name="OLE_LINK909"/>
      <w:bookmarkStart w:id="302" w:name="OLE_LINK906"/>
      <w:bookmarkStart w:id="303" w:name="OLE_LINK992"/>
      <w:bookmarkStart w:id="304" w:name="OLE_LINK993"/>
      <w:bookmarkStart w:id="305" w:name="OLE_LINK1052"/>
      <w:bookmarkStart w:id="306" w:name="OLE_LINK946"/>
      <w:bookmarkStart w:id="307" w:name="OLE_LINK911"/>
      <w:bookmarkStart w:id="308" w:name="OLE_LINK930"/>
      <w:bookmarkStart w:id="309" w:name="OLE_LINK1059"/>
      <w:bookmarkStart w:id="310" w:name="OLE_LINK1174"/>
      <w:bookmarkStart w:id="311" w:name="OLE_LINK1137"/>
      <w:bookmarkStart w:id="312" w:name="OLE_LINK1167"/>
      <w:bookmarkStart w:id="313" w:name="OLE_LINK1200"/>
      <w:bookmarkStart w:id="314" w:name="OLE_LINK1241"/>
      <w:bookmarkStart w:id="315" w:name="OLE_LINK1288"/>
      <w:bookmarkStart w:id="316" w:name="OLE_LINK1056"/>
      <w:bookmarkStart w:id="317" w:name="OLE_LINK1158"/>
      <w:bookmarkStart w:id="318" w:name="OLE_LINK1175"/>
      <w:bookmarkStart w:id="319" w:name="OLE_LINK1074"/>
      <w:bookmarkStart w:id="320" w:name="OLE_LINK1169"/>
      <w:bookmarkStart w:id="321" w:name="OLE_LINK386"/>
      <w:bookmarkStart w:id="322" w:name="OLE_LINK34"/>
      <w:bookmarkStart w:id="323" w:name="OLE_LINK599"/>
      <w:bookmarkStart w:id="324" w:name="OLE_LINK87"/>
      <w:bookmarkEnd w:id="0"/>
      <w:r w:rsidR="00F01BBF"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="00F01BBF" w:rsidRPr="00F01BBF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F01BBF" w:rsidRPr="00F01BBF">
        <w:rPr>
          <w:rFonts w:ascii="Book Antiqua" w:eastAsia="宋体" w:hAnsi="Book Antiqua" w:cs="Times New Roman"/>
          <w:bCs/>
          <w:kern w:val="0"/>
          <w:sz w:val="24"/>
          <w:szCs w:val="24"/>
        </w:rPr>
        <w:t>Ciftci</w:t>
      </w:r>
      <w:r w:rsidR="00F01BBF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I, </w:t>
      </w:r>
      <w:r w:rsidR="00F01BBF" w:rsidRPr="00F01BBF">
        <w:rPr>
          <w:rFonts w:ascii="Book Antiqua" w:eastAsia="宋体" w:hAnsi="Book Antiqua" w:cs="Times New Roman"/>
          <w:bCs/>
          <w:kern w:val="0"/>
          <w:sz w:val="24"/>
          <w:szCs w:val="24"/>
        </w:rPr>
        <w:t>O'Donnell</w:t>
      </w:r>
      <w:r w:rsidR="00F01BBF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AM</w:t>
      </w:r>
    </w:p>
    <w:p w14:paraId="771FF362" w14:textId="5D2E146D" w:rsidR="00F01BBF" w:rsidRPr="00F01BBF" w:rsidRDefault="00F01BBF" w:rsidP="000E5959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F01BBF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bookmarkStart w:id="325" w:name="_Hlk24127598"/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>Tang JZ</w:t>
      </w:r>
      <w:bookmarkEnd w:id="325"/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D5B89">
        <w:rPr>
          <w:rFonts w:ascii="Book Antiqua" w:eastAsia="宋体" w:hAnsi="Book Antiqua" w:cs="Times New Roman"/>
          <w:kern w:val="0"/>
          <w:sz w:val="24"/>
          <w:szCs w:val="24"/>
        </w:rPr>
        <w:t xml:space="preserve">Webster JR </w:t>
      </w: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0E5959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0E5959" w:rsidRPr="000E5959">
        <w:rPr>
          <w:rFonts w:ascii="Book Antiqua" w:eastAsia="宋体" w:hAnsi="Book Antiqua" w:cs="Times New Roman"/>
          <w:bCs/>
          <w:kern w:val="0"/>
          <w:sz w:val="24"/>
          <w:szCs w:val="24"/>
        </w:rPr>
        <w:t>Zhang YL</w:t>
      </w:r>
    </w:p>
    <w:p w14:paraId="1FC900FF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326" w:name="OLE_LINK880"/>
      <w:bookmarkStart w:id="327" w:name="OLE_LINK881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F01BBF">
        <w:rPr>
          <w:rFonts w:ascii="Book Antiqua" w:eastAsia="宋体" w:hAnsi="Book Antiqua" w:cs="Helvetica"/>
          <w:kern w:val="0"/>
          <w:sz w:val="24"/>
          <w:szCs w:val="24"/>
        </w:rPr>
        <w:t>Gastroenterology and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 xml:space="preserve"> </w:t>
      </w:r>
      <w:proofErr w:type="spellStart"/>
      <w:r w:rsidRPr="00F01BBF">
        <w:rPr>
          <w:rFonts w:ascii="Book Antiqua" w:eastAsia="宋体" w:hAnsi="Book Antiqua" w:cs="Helvetica"/>
          <w:kern w:val="0"/>
          <w:sz w:val="24"/>
          <w:szCs w:val="24"/>
        </w:rPr>
        <w:t>hepatology</w:t>
      </w:r>
      <w:proofErr w:type="spellEnd"/>
    </w:p>
    <w:p w14:paraId="7D37FCFE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F01BBF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67F18B9D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lastRenderedPageBreak/>
        <w:t>Peer-review report classification</w:t>
      </w:r>
    </w:p>
    <w:p w14:paraId="3886033E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A (Excellent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08372902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B</w:t>
      </w:r>
    </w:p>
    <w:p w14:paraId="472CF024" w14:textId="70061C86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C (Good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C</w:t>
      </w:r>
    </w:p>
    <w:p w14:paraId="22057AAF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47404ABD" w14:textId="77777777" w:rsidR="00F01BBF" w:rsidRPr="00F01BBF" w:rsidRDefault="00F01BBF" w:rsidP="00F01BBF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iCs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E (Poor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  <w:bookmarkEnd w:id="321"/>
      <w:bookmarkEnd w:id="326"/>
      <w:bookmarkEnd w:id="327"/>
    </w:p>
    <w:bookmarkEnd w:id="322"/>
    <w:bookmarkEnd w:id="323"/>
    <w:bookmarkEnd w:id="324"/>
    <w:p w14:paraId="123DBB92" w14:textId="7A34F807" w:rsidR="00BC3824" w:rsidRPr="008D001E" w:rsidRDefault="004F00B6" w:rsidP="004F00B6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24557E06" w14:textId="3F473E44" w:rsidR="008743C8" w:rsidRPr="008D001E" w:rsidRDefault="008743C8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8D001E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 wp14:anchorId="72D9D19E" wp14:editId="294B7E48">
            <wp:extent cx="2880000" cy="2304000"/>
            <wp:effectExtent l="0" t="0" r="0" b="1270"/>
            <wp:docPr id="1" name="图片 2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84A8E6AB-01CA-498A-8D62-5D9FA327F2E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84A8E6AB-01CA-498A-8D62-5D9FA327F2E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2C9F9B" w14:textId="4C012632" w:rsidR="008743C8" w:rsidRPr="008D001E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8743C8" w:rsidRPr="008D001E">
        <w:rPr>
          <w:rFonts w:ascii="Book Antiqua" w:hAnsi="Book Antiqua"/>
          <w:b/>
          <w:sz w:val="24"/>
          <w:szCs w:val="24"/>
        </w:rPr>
        <w:t xml:space="preserve"> 1 Appearance of </w:t>
      </w:r>
      <w:proofErr w:type="spellStart"/>
      <w:r w:rsidR="008743C8" w:rsidRPr="008D001E">
        <w:rPr>
          <w:rFonts w:ascii="Book Antiqua" w:hAnsi="Book Antiqua"/>
          <w:b/>
          <w:sz w:val="24"/>
          <w:szCs w:val="24"/>
        </w:rPr>
        <w:t>transumbilical</w:t>
      </w:r>
      <w:proofErr w:type="spellEnd"/>
      <w:r w:rsidR="008743C8" w:rsidRPr="008D001E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8743C8" w:rsidRPr="008D001E">
        <w:rPr>
          <w:rFonts w:ascii="Book Antiqua" w:hAnsi="Book Antiqua"/>
          <w:b/>
          <w:sz w:val="24"/>
          <w:szCs w:val="24"/>
        </w:rPr>
        <w:t>enterostomy</w:t>
      </w:r>
      <w:proofErr w:type="spellEnd"/>
      <w:r w:rsidR="008743C8" w:rsidRPr="008D001E">
        <w:rPr>
          <w:rFonts w:ascii="Book Antiqua" w:hAnsi="Book Antiqua"/>
          <w:b/>
          <w:sz w:val="24"/>
          <w:szCs w:val="24"/>
        </w:rPr>
        <w:t>.</w:t>
      </w:r>
    </w:p>
    <w:p w14:paraId="49833628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677AFAC6" w14:textId="046DAFAF" w:rsidR="00473990" w:rsidRPr="008D001E" w:rsidRDefault="00473990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A56BFE8" wp14:editId="2244ACE1">
            <wp:extent cx="2743200" cy="27432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069EF" w14:textId="3BB8D078" w:rsidR="0020740C" w:rsidRPr="008D001E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 2 Appearance of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umbilicus after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two-stage </w:t>
      </w:r>
      <w:r w:rsidR="00623200" w:rsidRPr="008D001E">
        <w:rPr>
          <w:rFonts w:ascii="Book Antiqua" w:hAnsi="Book Antiqua"/>
          <w:b/>
          <w:sz w:val="24"/>
          <w:szCs w:val="24"/>
        </w:rPr>
        <w:t>laparoscopy-assisted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 pull-through with stoma closure.</w:t>
      </w:r>
    </w:p>
    <w:p w14:paraId="6852BEB3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4B5CFDD1" w14:textId="7928A842" w:rsidR="00473990" w:rsidRPr="008D001E" w:rsidRDefault="00473990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DB195AD" wp14:editId="23653C2E">
            <wp:extent cx="5125915" cy="25749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7473" cy="2575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481F76" w14:textId="6F6A22BA" w:rsidR="006B7BBA" w:rsidRPr="004F00B6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6B7BBA" w:rsidRPr="008D001E">
        <w:rPr>
          <w:rFonts w:ascii="Book Antiqua" w:hAnsi="Book Antiqua"/>
          <w:b/>
          <w:sz w:val="24"/>
          <w:szCs w:val="24"/>
        </w:rPr>
        <w:t xml:space="preserve"> 3 Appearance of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6B7BBA" w:rsidRPr="008D001E">
        <w:rPr>
          <w:rFonts w:ascii="Book Antiqua" w:hAnsi="Book Antiqua"/>
          <w:b/>
          <w:sz w:val="24"/>
          <w:szCs w:val="24"/>
        </w:rPr>
        <w:t xml:space="preserve">umbilicus 1 year postoperatively. </w:t>
      </w:r>
      <w:r w:rsidR="006B7BBA" w:rsidRPr="004F00B6">
        <w:rPr>
          <w:rFonts w:ascii="Book Antiqua" w:hAnsi="Book Antiqua"/>
          <w:bCs/>
          <w:sz w:val="24"/>
          <w:szCs w:val="24"/>
        </w:rPr>
        <w:t xml:space="preserve">A: </w:t>
      </w:r>
      <w:proofErr w:type="spellStart"/>
      <w:r w:rsidR="004F00B6" w:rsidRPr="004F00B6">
        <w:rPr>
          <w:rFonts w:ascii="Book Antiqua" w:hAnsi="Book Antiqua"/>
          <w:bCs/>
          <w:sz w:val="24"/>
          <w:szCs w:val="24"/>
        </w:rPr>
        <w:t>T</w:t>
      </w:r>
      <w:r w:rsidR="006B7BBA" w:rsidRPr="004F00B6">
        <w:rPr>
          <w:rFonts w:ascii="Book Antiqua" w:hAnsi="Book Antiqua"/>
          <w:bCs/>
          <w:sz w:val="24"/>
          <w:szCs w:val="24"/>
        </w:rPr>
        <w:t>ransumbilical</w:t>
      </w:r>
      <w:proofErr w:type="spellEnd"/>
      <w:r w:rsidR="006B7BBA" w:rsidRPr="004F00B6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6B7BBA" w:rsidRPr="004F00B6">
        <w:rPr>
          <w:rFonts w:ascii="Book Antiqua" w:hAnsi="Book Antiqua"/>
          <w:bCs/>
          <w:sz w:val="24"/>
          <w:szCs w:val="24"/>
        </w:rPr>
        <w:t>enterostomy</w:t>
      </w:r>
      <w:proofErr w:type="spellEnd"/>
      <w:r w:rsidR="004F00B6">
        <w:rPr>
          <w:rFonts w:ascii="Book Antiqua" w:hAnsi="Book Antiqua" w:hint="eastAsia"/>
          <w:bCs/>
          <w:sz w:val="24"/>
          <w:szCs w:val="24"/>
        </w:rPr>
        <w:t>.</w:t>
      </w:r>
      <w:r w:rsidR="006B7BBA" w:rsidRPr="004F00B6">
        <w:rPr>
          <w:rFonts w:ascii="Book Antiqua" w:hAnsi="Book Antiqua"/>
          <w:bCs/>
          <w:sz w:val="24"/>
          <w:szCs w:val="24"/>
        </w:rPr>
        <w:t xml:space="preserve"> B: </w:t>
      </w:r>
      <w:r w:rsidR="004F00B6" w:rsidRPr="004F00B6">
        <w:rPr>
          <w:rFonts w:ascii="Book Antiqua" w:hAnsi="Book Antiqua"/>
          <w:bCs/>
          <w:sz w:val="24"/>
          <w:szCs w:val="24"/>
        </w:rPr>
        <w:t>C</w:t>
      </w:r>
      <w:r w:rsidR="006B7BBA" w:rsidRPr="004F00B6">
        <w:rPr>
          <w:rFonts w:ascii="Book Antiqua" w:hAnsi="Book Antiqua"/>
          <w:bCs/>
          <w:sz w:val="24"/>
          <w:szCs w:val="24"/>
        </w:rPr>
        <w:t xml:space="preserve">onventional abdominal </w:t>
      </w:r>
      <w:proofErr w:type="spellStart"/>
      <w:r w:rsidR="006B7BBA" w:rsidRPr="004F00B6">
        <w:rPr>
          <w:rFonts w:ascii="Book Antiqua" w:hAnsi="Book Antiqua"/>
          <w:bCs/>
          <w:sz w:val="24"/>
          <w:szCs w:val="24"/>
        </w:rPr>
        <w:t>enterostomy</w:t>
      </w:r>
      <w:proofErr w:type="spellEnd"/>
      <w:r w:rsidR="006B7BBA" w:rsidRPr="004F00B6">
        <w:rPr>
          <w:rFonts w:ascii="Book Antiqua" w:hAnsi="Book Antiqua"/>
          <w:bCs/>
          <w:sz w:val="24"/>
          <w:szCs w:val="24"/>
        </w:rPr>
        <w:t>.</w:t>
      </w:r>
    </w:p>
    <w:p w14:paraId="7EF1FC61" w14:textId="77777777" w:rsidR="0020740C" w:rsidRPr="008D001E" w:rsidRDefault="0020740C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3178F6E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47317B1F" w14:textId="77777777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bookmarkStart w:id="328" w:name="_Hlk20065377"/>
      <w:r w:rsidRPr="008D001E">
        <w:rPr>
          <w:rFonts w:ascii="Book Antiqua" w:eastAsia="宋体" w:hAnsi="Book Antiqua" w:cs="Times New Roman"/>
          <w:b/>
          <w:sz w:val="24"/>
          <w:szCs w:val="24"/>
        </w:rPr>
        <w:lastRenderedPageBreak/>
        <w:t>Table 1</w:t>
      </w: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Characteristics and operative data during </w:t>
      </w:r>
      <w:proofErr w:type="spellStart"/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nterostomy</w:t>
      </w:r>
      <w:proofErr w:type="spellEnd"/>
    </w:p>
    <w:tbl>
      <w:tblPr>
        <w:tblW w:w="8661" w:type="dxa"/>
        <w:tblInd w:w="-13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16"/>
        <w:gridCol w:w="1985"/>
        <w:gridCol w:w="1984"/>
        <w:gridCol w:w="1576"/>
      </w:tblGrid>
      <w:tr w:rsidR="009D0416" w:rsidRPr="008D001E" w14:paraId="70C34FFD" w14:textId="77777777" w:rsidTr="007B5988">
        <w:trPr>
          <w:trHeight w:val="290"/>
        </w:trPr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</w:tcPr>
          <w:p w14:paraId="504D36A4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bookmarkStart w:id="329" w:name="_Hlk20065560"/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D361E60" w14:textId="1D2EE324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7B5988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603818D2" w14:textId="142F9776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7B5988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631D2939" w14:textId="6962446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E62287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value</w:t>
            </w:r>
          </w:p>
        </w:tc>
      </w:tr>
      <w:tr w:rsidR="009D0416" w:rsidRPr="008D001E" w14:paraId="07AC5592" w14:textId="77777777" w:rsidTr="007B5988">
        <w:tc>
          <w:tcPr>
            <w:tcW w:w="3116" w:type="dxa"/>
            <w:tcBorders>
              <w:top w:val="single" w:sz="4" w:space="0" w:color="auto"/>
            </w:tcBorders>
          </w:tcPr>
          <w:p w14:paraId="0FE0866A" w14:textId="2018CFAF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Age at </w:t>
            </w: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enterostomy</w:t>
            </w:r>
            <w:proofErr w:type="spellEnd"/>
            <w:r w:rsidR="00D1789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</w:t>
            </w: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o</w:t>
            </w:r>
            <w:proofErr w:type="spellEnd"/>
            <w:r w:rsidR="00D1789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3913A6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3 ± 2.6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6579FCC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6 ± 2.1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13E307B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644</w:t>
            </w:r>
          </w:p>
        </w:tc>
      </w:tr>
      <w:tr w:rsidR="009D0416" w:rsidRPr="008D001E" w14:paraId="42791391" w14:textId="77777777" w:rsidTr="007B5988">
        <w:tc>
          <w:tcPr>
            <w:tcW w:w="3116" w:type="dxa"/>
          </w:tcPr>
          <w:p w14:paraId="795B8433" w14:textId="06C7A14B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ex, male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5C7A8E" w:rsidRPr="005C7A8E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1985" w:type="dxa"/>
          </w:tcPr>
          <w:p w14:paraId="46EB8147" w14:textId="33836508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0.83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</w:tcPr>
          <w:p w14:paraId="53CB583C" w14:textId="52C7B2E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3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9.31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576" w:type="dxa"/>
          </w:tcPr>
          <w:p w14:paraId="3B04CEA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694</w:t>
            </w:r>
          </w:p>
        </w:tc>
      </w:tr>
      <w:tr w:rsidR="009D0416" w:rsidRPr="008D001E" w14:paraId="5BA0FD3B" w14:textId="77777777" w:rsidTr="007B5988">
        <w:tc>
          <w:tcPr>
            <w:tcW w:w="3116" w:type="dxa"/>
          </w:tcPr>
          <w:p w14:paraId="39F08A47" w14:textId="72CC8648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eight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kg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5" w:type="dxa"/>
          </w:tcPr>
          <w:p w14:paraId="5BF58F2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.9 ± 1.8</w:t>
            </w:r>
          </w:p>
        </w:tc>
        <w:tc>
          <w:tcPr>
            <w:tcW w:w="1984" w:type="dxa"/>
          </w:tcPr>
          <w:p w14:paraId="768177F9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2 ± 1.2</w:t>
            </w:r>
          </w:p>
        </w:tc>
        <w:tc>
          <w:tcPr>
            <w:tcW w:w="1576" w:type="dxa"/>
          </w:tcPr>
          <w:p w14:paraId="5FE47D1F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472</w:t>
            </w:r>
          </w:p>
        </w:tc>
      </w:tr>
      <w:tr w:rsidR="009D0416" w:rsidRPr="008D001E" w14:paraId="7817A0C3" w14:textId="77777777" w:rsidTr="007B5988">
        <w:tc>
          <w:tcPr>
            <w:tcW w:w="3116" w:type="dxa"/>
          </w:tcPr>
          <w:p w14:paraId="4A1F9AA6" w14:textId="74A091EA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linical type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5C7A8E" w:rsidRPr="005C7A8E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1985" w:type="dxa"/>
          </w:tcPr>
          <w:p w14:paraId="397CA07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  <w:tc>
          <w:tcPr>
            <w:tcW w:w="1984" w:type="dxa"/>
          </w:tcPr>
          <w:p w14:paraId="7D246D49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  <w:tc>
          <w:tcPr>
            <w:tcW w:w="1576" w:type="dxa"/>
          </w:tcPr>
          <w:p w14:paraId="79817FF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543</w:t>
            </w:r>
          </w:p>
        </w:tc>
      </w:tr>
      <w:tr w:rsidR="009D0416" w:rsidRPr="008D001E" w14:paraId="1446A1CA" w14:textId="77777777" w:rsidTr="007B5988">
        <w:trPr>
          <w:trHeight w:val="90"/>
        </w:trPr>
        <w:tc>
          <w:tcPr>
            <w:tcW w:w="3116" w:type="dxa"/>
          </w:tcPr>
          <w:p w14:paraId="3D7F5E4A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Rectosigmoid</w:t>
            </w:r>
            <w:proofErr w:type="spellEnd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HD</w:t>
            </w:r>
          </w:p>
        </w:tc>
        <w:tc>
          <w:tcPr>
            <w:tcW w:w="1985" w:type="dxa"/>
          </w:tcPr>
          <w:p w14:paraId="5A5103B0" w14:textId="4F0AB9B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 (16.67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</w:tcPr>
          <w:p w14:paraId="710769BA" w14:textId="7B5DBDD9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 (24.14)</w:t>
            </w:r>
          </w:p>
        </w:tc>
        <w:tc>
          <w:tcPr>
            <w:tcW w:w="1576" w:type="dxa"/>
          </w:tcPr>
          <w:p w14:paraId="446FE8E6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7E07D2EB" w14:textId="77777777" w:rsidTr="007B5988">
        <w:trPr>
          <w:trHeight w:val="90"/>
        </w:trPr>
        <w:tc>
          <w:tcPr>
            <w:tcW w:w="3116" w:type="dxa"/>
          </w:tcPr>
          <w:p w14:paraId="74B97AE0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Long-segment HD</w:t>
            </w:r>
          </w:p>
        </w:tc>
        <w:tc>
          <w:tcPr>
            <w:tcW w:w="1985" w:type="dxa"/>
          </w:tcPr>
          <w:p w14:paraId="0AABE1EF" w14:textId="6983771F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1 (45.83)</w:t>
            </w:r>
          </w:p>
        </w:tc>
        <w:tc>
          <w:tcPr>
            <w:tcW w:w="1984" w:type="dxa"/>
          </w:tcPr>
          <w:p w14:paraId="7F07395B" w14:textId="61FB28EC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5 (51.72)</w:t>
            </w:r>
          </w:p>
        </w:tc>
        <w:tc>
          <w:tcPr>
            <w:tcW w:w="1576" w:type="dxa"/>
          </w:tcPr>
          <w:p w14:paraId="5330465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704A5247" w14:textId="77777777" w:rsidTr="007B5988">
        <w:trPr>
          <w:trHeight w:val="90"/>
        </w:trPr>
        <w:tc>
          <w:tcPr>
            <w:tcW w:w="3116" w:type="dxa"/>
          </w:tcPr>
          <w:p w14:paraId="0D33749D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Total colonic HD</w:t>
            </w:r>
          </w:p>
        </w:tc>
        <w:tc>
          <w:tcPr>
            <w:tcW w:w="1985" w:type="dxa"/>
          </w:tcPr>
          <w:p w14:paraId="0A0D6C9A" w14:textId="737DD1B3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9 (37.50)</w:t>
            </w:r>
          </w:p>
        </w:tc>
        <w:tc>
          <w:tcPr>
            <w:tcW w:w="1984" w:type="dxa"/>
          </w:tcPr>
          <w:p w14:paraId="400C00F3" w14:textId="3CE2C06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 (24.14)</w:t>
            </w:r>
          </w:p>
        </w:tc>
        <w:tc>
          <w:tcPr>
            <w:tcW w:w="1576" w:type="dxa"/>
          </w:tcPr>
          <w:p w14:paraId="278D3C2D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168838E6" w14:textId="77777777" w:rsidTr="007B5988">
        <w:tc>
          <w:tcPr>
            <w:tcW w:w="3116" w:type="dxa"/>
          </w:tcPr>
          <w:p w14:paraId="6E435604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ean operative time (min)</w:t>
            </w:r>
          </w:p>
        </w:tc>
        <w:tc>
          <w:tcPr>
            <w:tcW w:w="1985" w:type="dxa"/>
          </w:tcPr>
          <w:p w14:paraId="2847CAC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3.8 ± 9.5</w:t>
            </w:r>
          </w:p>
        </w:tc>
        <w:tc>
          <w:tcPr>
            <w:tcW w:w="1984" w:type="dxa"/>
          </w:tcPr>
          <w:p w14:paraId="653AB00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1.6 ± 8.6</w:t>
            </w:r>
          </w:p>
        </w:tc>
        <w:tc>
          <w:tcPr>
            <w:tcW w:w="1576" w:type="dxa"/>
          </w:tcPr>
          <w:p w14:paraId="177FA276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381</w:t>
            </w:r>
          </w:p>
        </w:tc>
      </w:tr>
      <w:tr w:rsidR="009D0416" w:rsidRPr="008D001E" w14:paraId="22AE8937" w14:textId="77777777" w:rsidTr="007B5988">
        <w:tc>
          <w:tcPr>
            <w:tcW w:w="3116" w:type="dxa"/>
          </w:tcPr>
          <w:p w14:paraId="02FB9398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Estimated blood loss (mL)</w:t>
            </w:r>
          </w:p>
        </w:tc>
        <w:tc>
          <w:tcPr>
            <w:tcW w:w="1985" w:type="dxa"/>
          </w:tcPr>
          <w:p w14:paraId="0859DF00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0.3 ± 2.3</w:t>
            </w:r>
          </w:p>
        </w:tc>
        <w:tc>
          <w:tcPr>
            <w:tcW w:w="1984" w:type="dxa"/>
          </w:tcPr>
          <w:p w14:paraId="7ACCBFFE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1.6 ± 2.5</w:t>
            </w:r>
          </w:p>
        </w:tc>
        <w:tc>
          <w:tcPr>
            <w:tcW w:w="1576" w:type="dxa"/>
          </w:tcPr>
          <w:p w14:paraId="1BEE5E90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56</w:t>
            </w:r>
          </w:p>
        </w:tc>
      </w:tr>
      <w:tr w:rsidR="009D0416" w:rsidRPr="008D001E" w14:paraId="7CF798D7" w14:textId="77777777" w:rsidTr="007B5988">
        <w:trPr>
          <w:trHeight w:val="266"/>
        </w:trPr>
        <w:tc>
          <w:tcPr>
            <w:tcW w:w="3116" w:type="dxa"/>
          </w:tcPr>
          <w:p w14:paraId="1CD2C0B9" w14:textId="55C32B9C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Hospital stay (d)</w:t>
            </w:r>
          </w:p>
        </w:tc>
        <w:tc>
          <w:tcPr>
            <w:tcW w:w="1985" w:type="dxa"/>
          </w:tcPr>
          <w:p w14:paraId="5C38467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3 ± 0.7</w:t>
            </w:r>
          </w:p>
        </w:tc>
        <w:tc>
          <w:tcPr>
            <w:tcW w:w="1984" w:type="dxa"/>
          </w:tcPr>
          <w:p w14:paraId="75F3DAC1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4 ± 0.9</w:t>
            </w:r>
          </w:p>
        </w:tc>
        <w:tc>
          <w:tcPr>
            <w:tcW w:w="1576" w:type="dxa"/>
          </w:tcPr>
          <w:p w14:paraId="271C1FA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659</w:t>
            </w:r>
          </w:p>
        </w:tc>
      </w:tr>
      <w:tr w:rsidR="009D0416" w:rsidRPr="008D001E" w14:paraId="122493D8" w14:textId="77777777" w:rsidTr="007B5988">
        <w:trPr>
          <w:trHeight w:val="266"/>
        </w:trPr>
        <w:tc>
          <w:tcPr>
            <w:tcW w:w="3116" w:type="dxa"/>
          </w:tcPr>
          <w:p w14:paraId="41AF796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ost of hospital (RMB)</w:t>
            </w:r>
          </w:p>
        </w:tc>
        <w:tc>
          <w:tcPr>
            <w:tcW w:w="1985" w:type="dxa"/>
          </w:tcPr>
          <w:p w14:paraId="03D028B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582.8 ± 2354.3</w:t>
            </w:r>
          </w:p>
        </w:tc>
        <w:tc>
          <w:tcPr>
            <w:tcW w:w="1984" w:type="dxa"/>
          </w:tcPr>
          <w:p w14:paraId="63B71AA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634.2 ± 2108.4</w:t>
            </w:r>
          </w:p>
        </w:tc>
        <w:tc>
          <w:tcPr>
            <w:tcW w:w="1576" w:type="dxa"/>
          </w:tcPr>
          <w:p w14:paraId="02870DAF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93</w:t>
            </w:r>
          </w:p>
        </w:tc>
      </w:tr>
    </w:tbl>
    <w:bookmarkEnd w:id="329"/>
    <w:p w14:paraId="204891D3" w14:textId="7020AD9D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TUE: </w:t>
      </w:r>
      <w:proofErr w:type="spellStart"/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ransumbilical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; CAE: </w:t>
      </w:r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onventional abdominal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 xml:space="preserve">; </w:t>
      </w:r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HD</w:t>
      </w:r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 xml:space="preserve">: </w:t>
      </w:r>
      <w:proofErr w:type="spellStart"/>
      <w:r w:rsidR="007B5988" w:rsidRPr="007B5988">
        <w:rPr>
          <w:rFonts w:ascii="Book Antiqua" w:eastAsia="宋体" w:hAnsi="Book Antiqua" w:cs="Times New Roman"/>
          <w:color w:val="000000"/>
          <w:sz w:val="24"/>
          <w:szCs w:val="24"/>
        </w:rPr>
        <w:t>Hirschsprung's</w:t>
      </w:r>
      <w:proofErr w:type="spellEnd"/>
      <w:r w:rsidR="007B5988" w:rsidRPr="007B5988">
        <w:rPr>
          <w:rFonts w:ascii="Book Antiqua" w:eastAsia="宋体" w:hAnsi="Book Antiqua" w:cs="Times New Roman"/>
          <w:color w:val="000000"/>
          <w:sz w:val="24"/>
          <w:szCs w:val="24"/>
        </w:rPr>
        <w:t xml:space="preserve"> disease</w:t>
      </w:r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</w:p>
    <w:bookmarkEnd w:id="328"/>
    <w:p w14:paraId="38F6031F" w14:textId="590B5F63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245737FA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2A4B8197" w14:textId="19B69533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2 </w:t>
      </w:r>
      <w:proofErr w:type="spellStart"/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-related complications</w:t>
      </w:r>
      <w:r w:rsidR="00EB13B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, </w:t>
      </w:r>
      <w:r w:rsidR="00EB13B9" w:rsidRPr="00EB13B9">
        <w:rPr>
          <w:rFonts w:ascii="Book Antiqua" w:eastAsia="宋体" w:hAnsi="Book Antiqua" w:cs="Times New Roman"/>
          <w:b/>
          <w:bCs/>
          <w:i/>
          <w:iCs/>
          <w:color w:val="000000"/>
          <w:sz w:val="24"/>
          <w:szCs w:val="24"/>
        </w:rPr>
        <w:t>n</w:t>
      </w:r>
      <w:r w:rsidR="00EB13B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 (%)</w:t>
      </w:r>
    </w:p>
    <w:tbl>
      <w:tblPr>
        <w:tblW w:w="8666" w:type="dxa"/>
        <w:tblInd w:w="-13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3"/>
        <w:gridCol w:w="1985"/>
        <w:gridCol w:w="1842"/>
        <w:gridCol w:w="1156"/>
      </w:tblGrid>
      <w:tr w:rsidR="009D0416" w:rsidRPr="008D001E" w14:paraId="16E293BE" w14:textId="77777777" w:rsidTr="00C9694F">
        <w:trPr>
          <w:trHeight w:val="338"/>
        </w:trPr>
        <w:tc>
          <w:tcPr>
            <w:tcW w:w="3683" w:type="dxa"/>
            <w:tcBorders>
              <w:top w:val="single" w:sz="4" w:space="0" w:color="auto"/>
              <w:bottom w:val="single" w:sz="4" w:space="0" w:color="auto"/>
            </w:tcBorders>
          </w:tcPr>
          <w:p w14:paraId="2DB73A66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Group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9482BE6" w14:textId="6A3B2AA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6560A5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10C91663" w14:textId="79F3E9AD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6560A5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156" w:type="dxa"/>
            <w:tcBorders>
              <w:top w:val="single" w:sz="4" w:space="0" w:color="auto"/>
              <w:bottom w:val="single" w:sz="4" w:space="0" w:color="auto"/>
            </w:tcBorders>
          </w:tcPr>
          <w:p w14:paraId="0D6C82CC" w14:textId="0AC695B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EB13B9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B13B9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442688B4" w14:textId="77777777" w:rsidTr="00C9694F">
        <w:tc>
          <w:tcPr>
            <w:tcW w:w="3683" w:type="dxa"/>
            <w:tcBorders>
              <w:top w:val="single" w:sz="4" w:space="0" w:color="auto"/>
            </w:tcBorders>
          </w:tcPr>
          <w:p w14:paraId="0D4AAC6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tomal</w:t>
            </w:r>
            <w:proofErr w:type="spellEnd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mucosal prolapse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04C3BC3D" w14:textId="0C868B2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 (8.33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64193012" w14:textId="66AE73A5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3.45)</w:t>
            </w:r>
          </w:p>
        </w:tc>
        <w:tc>
          <w:tcPr>
            <w:tcW w:w="1156" w:type="dxa"/>
            <w:tcBorders>
              <w:top w:val="single" w:sz="4" w:space="0" w:color="auto"/>
            </w:tcBorders>
          </w:tcPr>
          <w:p w14:paraId="3556206B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584</w:t>
            </w:r>
          </w:p>
        </w:tc>
      </w:tr>
      <w:tr w:rsidR="009D0416" w:rsidRPr="008D001E" w14:paraId="6AA98803" w14:textId="77777777" w:rsidTr="00C9694F">
        <w:tc>
          <w:tcPr>
            <w:tcW w:w="3683" w:type="dxa"/>
          </w:tcPr>
          <w:p w14:paraId="15574772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Parastomal</w:t>
            </w:r>
            <w:proofErr w:type="spellEnd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hernia</w:t>
            </w:r>
          </w:p>
        </w:tc>
        <w:tc>
          <w:tcPr>
            <w:tcW w:w="1985" w:type="dxa"/>
          </w:tcPr>
          <w:p w14:paraId="505CA306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842" w:type="dxa"/>
          </w:tcPr>
          <w:p w14:paraId="0CE70961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56" w:type="dxa"/>
          </w:tcPr>
          <w:p w14:paraId="165F8CCE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9D0416" w:rsidRPr="008D001E" w14:paraId="549D79FA" w14:textId="77777777" w:rsidTr="00C9694F">
        <w:trPr>
          <w:trHeight w:val="80"/>
        </w:trPr>
        <w:tc>
          <w:tcPr>
            <w:tcW w:w="3683" w:type="dxa"/>
          </w:tcPr>
          <w:p w14:paraId="04D3B86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ound infection</w:t>
            </w:r>
          </w:p>
        </w:tc>
        <w:tc>
          <w:tcPr>
            <w:tcW w:w="1985" w:type="dxa"/>
          </w:tcPr>
          <w:p w14:paraId="49551A2F" w14:textId="20948DBE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4.17)</w:t>
            </w:r>
          </w:p>
        </w:tc>
        <w:tc>
          <w:tcPr>
            <w:tcW w:w="1842" w:type="dxa"/>
          </w:tcPr>
          <w:p w14:paraId="60DA58B6" w14:textId="053F410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2 (6.90)</w:t>
            </w:r>
          </w:p>
        </w:tc>
        <w:tc>
          <w:tcPr>
            <w:tcW w:w="1156" w:type="dxa"/>
          </w:tcPr>
          <w:p w14:paraId="338A1D94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1</w:t>
            </w:r>
          </w:p>
        </w:tc>
      </w:tr>
      <w:tr w:rsidR="009D0416" w:rsidRPr="008D001E" w14:paraId="25297A80" w14:textId="77777777" w:rsidTr="00C9694F">
        <w:tc>
          <w:tcPr>
            <w:tcW w:w="3683" w:type="dxa"/>
          </w:tcPr>
          <w:p w14:paraId="385D430A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Incidence of dermatitis at stoma</w:t>
            </w:r>
          </w:p>
        </w:tc>
        <w:tc>
          <w:tcPr>
            <w:tcW w:w="1985" w:type="dxa"/>
          </w:tcPr>
          <w:p w14:paraId="6CE19A97" w14:textId="7E0E6532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 (16.67)</w:t>
            </w:r>
          </w:p>
        </w:tc>
        <w:tc>
          <w:tcPr>
            <w:tcW w:w="1842" w:type="dxa"/>
          </w:tcPr>
          <w:p w14:paraId="25F48965" w14:textId="06F522A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8</w:t>
            </w:r>
            <w:r w:rsidR="006560A5">
              <w:rPr>
                <w:rFonts w:ascii="Book Antiqua" w:eastAsia="宋体" w:hAnsi="Book Antiqua" w:cs="Times New Roman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(27.59</w:t>
            </w:r>
            <w:r w:rsidR="006560A5">
              <w:rPr>
                <w:rFonts w:ascii="Book Antiqua" w:eastAsia="宋体" w:hAnsi="Book Antiqua" w:cs="Times New Roman" w:hint="eastAsia"/>
                <w:sz w:val="24"/>
                <w:szCs w:val="24"/>
              </w:rPr>
              <w:t>)</w:t>
            </w:r>
          </w:p>
        </w:tc>
        <w:tc>
          <w:tcPr>
            <w:tcW w:w="1156" w:type="dxa"/>
          </w:tcPr>
          <w:p w14:paraId="3147A8F5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538</w:t>
            </w:r>
          </w:p>
        </w:tc>
      </w:tr>
      <w:tr w:rsidR="009D0416" w:rsidRPr="008D001E" w14:paraId="02253C05" w14:textId="77777777" w:rsidTr="00C9694F">
        <w:tc>
          <w:tcPr>
            <w:tcW w:w="3683" w:type="dxa"/>
          </w:tcPr>
          <w:p w14:paraId="434D3C8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Obstruction</w:t>
            </w:r>
          </w:p>
        </w:tc>
        <w:tc>
          <w:tcPr>
            <w:tcW w:w="1985" w:type="dxa"/>
          </w:tcPr>
          <w:p w14:paraId="051780C1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842" w:type="dxa"/>
          </w:tcPr>
          <w:p w14:paraId="71B315B2" w14:textId="2715B60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3.45)</w:t>
            </w:r>
          </w:p>
        </w:tc>
        <w:tc>
          <w:tcPr>
            <w:tcW w:w="1156" w:type="dxa"/>
          </w:tcPr>
          <w:p w14:paraId="7E544698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9D0416" w:rsidRPr="008D001E" w14:paraId="10AA8D90" w14:textId="77777777" w:rsidTr="00C9694F">
        <w:tc>
          <w:tcPr>
            <w:tcW w:w="3683" w:type="dxa"/>
          </w:tcPr>
          <w:p w14:paraId="697C3699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Enterocolitis</w:t>
            </w:r>
            <w:proofErr w:type="spellEnd"/>
          </w:p>
        </w:tc>
        <w:tc>
          <w:tcPr>
            <w:tcW w:w="1985" w:type="dxa"/>
          </w:tcPr>
          <w:p w14:paraId="5D4780EC" w14:textId="094D31B1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3 (12.50)</w:t>
            </w:r>
          </w:p>
        </w:tc>
        <w:tc>
          <w:tcPr>
            <w:tcW w:w="1842" w:type="dxa"/>
          </w:tcPr>
          <w:p w14:paraId="1B29B973" w14:textId="717816F5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 (17.24)</w:t>
            </w:r>
          </w:p>
        </w:tc>
        <w:tc>
          <w:tcPr>
            <w:tcW w:w="1156" w:type="dxa"/>
          </w:tcPr>
          <w:p w14:paraId="2ABC30D8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715</w:t>
            </w:r>
          </w:p>
        </w:tc>
      </w:tr>
    </w:tbl>
    <w:p w14:paraId="7A057E8A" w14:textId="0BB172AE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TUE: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transumbilical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="003F1188">
        <w:rPr>
          <w:rFonts w:ascii="Book Antiqua" w:eastAsia="宋体" w:hAnsi="Book Antiqua" w:cs="Times New Roman"/>
          <w:color w:val="000000"/>
          <w:sz w:val="24"/>
          <w:szCs w:val="24"/>
        </w:rPr>
        <w:t>;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 CAE: conventional abdominal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</w:p>
    <w:p w14:paraId="45153126" w14:textId="16EDC79E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3B0FB757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42F645EE" w14:textId="77777777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3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Characteristics and operative data during pull-through procedure</w:t>
      </w:r>
    </w:p>
    <w:tbl>
      <w:tblPr>
        <w:tblW w:w="8806" w:type="dxa"/>
        <w:tblInd w:w="-284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61"/>
        <w:gridCol w:w="2126"/>
        <w:gridCol w:w="2127"/>
        <w:gridCol w:w="1292"/>
      </w:tblGrid>
      <w:tr w:rsidR="009D0416" w:rsidRPr="008D001E" w14:paraId="50A835FC" w14:textId="77777777" w:rsidTr="00DD6325">
        <w:trPr>
          <w:trHeight w:val="290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7CE5966C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Group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0EC89AB5" w14:textId="3F7C80E8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B63C31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40E3D3C4" w14:textId="7361A67F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B63C31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F3FE103" w14:textId="72FEFC8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85389B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583794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6F7E72B2" w14:textId="77777777" w:rsidTr="00DD6325">
        <w:tc>
          <w:tcPr>
            <w:tcW w:w="3261" w:type="dxa"/>
            <w:tcBorders>
              <w:top w:val="single" w:sz="4" w:space="0" w:color="auto"/>
            </w:tcBorders>
          </w:tcPr>
          <w:p w14:paraId="602BF52A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Age at operation (</w:t>
            </w: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o</w:t>
            </w:r>
            <w:proofErr w:type="spellEnd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1692653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8.0 ± 1.9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09EFFE5F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8.5 ± 2.2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56FE292C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386</w:t>
            </w:r>
          </w:p>
        </w:tc>
      </w:tr>
      <w:tr w:rsidR="009D0416" w:rsidRPr="008D001E" w14:paraId="2EB12406" w14:textId="77777777" w:rsidTr="00DD6325">
        <w:tc>
          <w:tcPr>
            <w:tcW w:w="3261" w:type="dxa"/>
          </w:tcPr>
          <w:p w14:paraId="6102FE37" w14:textId="3198C53A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ex (male)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DD6325" w:rsidRPr="00DD6325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2126" w:type="dxa"/>
          </w:tcPr>
          <w:p w14:paraId="4ADF5F05" w14:textId="2FCDE3F9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0.83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</w:tcPr>
          <w:p w14:paraId="764D10E4" w14:textId="08AF848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3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9.31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</w:tcPr>
          <w:p w14:paraId="058DDF03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694</w:t>
            </w:r>
          </w:p>
        </w:tc>
      </w:tr>
      <w:tr w:rsidR="009D0416" w:rsidRPr="008D001E" w14:paraId="55E4952A" w14:textId="77777777" w:rsidTr="00DD6325">
        <w:tc>
          <w:tcPr>
            <w:tcW w:w="3261" w:type="dxa"/>
          </w:tcPr>
          <w:p w14:paraId="5CBFBAEB" w14:textId="41691206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eight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kg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4272A0D0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2 ± 2.0</w:t>
            </w:r>
          </w:p>
        </w:tc>
        <w:tc>
          <w:tcPr>
            <w:tcW w:w="2127" w:type="dxa"/>
          </w:tcPr>
          <w:p w14:paraId="4290246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9 ± 2.5</w:t>
            </w:r>
          </w:p>
        </w:tc>
        <w:tc>
          <w:tcPr>
            <w:tcW w:w="1292" w:type="dxa"/>
          </w:tcPr>
          <w:p w14:paraId="2ED253C6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273</w:t>
            </w:r>
          </w:p>
        </w:tc>
      </w:tr>
      <w:tr w:rsidR="009D0416" w:rsidRPr="008D001E" w14:paraId="2E023FDB" w14:textId="77777777" w:rsidTr="00DD6325">
        <w:tc>
          <w:tcPr>
            <w:tcW w:w="3261" w:type="dxa"/>
          </w:tcPr>
          <w:p w14:paraId="3D3B5BFA" w14:textId="4CD304FB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Preoperative enteritis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DD6325" w:rsidRPr="00DD6325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2126" w:type="dxa"/>
          </w:tcPr>
          <w:p w14:paraId="294458FE" w14:textId="3BE47788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.67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</w:tcPr>
          <w:p w14:paraId="3E16D394" w14:textId="507BE3F1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4.14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</w:tcPr>
          <w:p w14:paraId="0CBF9D4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735</w:t>
            </w:r>
          </w:p>
        </w:tc>
      </w:tr>
      <w:tr w:rsidR="009D0416" w:rsidRPr="008D001E" w14:paraId="5336A1B4" w14:textId="77777777" w:rsidTr="00DD6325">
        <w:trPr>
          <w:trHeight w:val="266"/>
        </w:trPr>
        <w:tc>
          <w:tcPr>
            <w:tcW w:w="3261" w:type="dxa"/>
          </w:tcPr>
          <w:p w14:paraId="275886D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ean operative time (min)</w:t>
            </w:r>
          </w:p>
        </w:tc>
        <w:tc>
          <w:tcPr>
            <w:tcW w:w="2126" w:type="dxa"/>
          </w:tcPr>
          <w:p w14:paraId="0A395DCB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44.8 ± 28.2</w:t>
            </w:r>
          </w:p>
        </w:tc>
        <w:tc>
          <w:tcPr>
            <w:tcW w:w="2127" w:type="dxa"/>
          </w:tcPr>
          <w:p w14:paraId="55CFE200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0.3 ± 27.6</w:t>
            </w:r>
          </w:p>
        </w:tc>
        <w:tc>
          <w:tcPr>
            <w:tcW w:w="1292" w:type="dxa"/>
            <w:shd w:val="clear" w:color="auto" w:fill="auto"/>
          </w:tcPr>
          <w:p w14:paraId="231E0F1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49</w:t>
            </w:r>
          </w:p>
        </w:tc>
      </w:tr>
      <w:tr w:rsidR="009D0416" w:rsidRPr="008D001E" w14:paraId="7412C076" w14:textId="77777777" w:rsidTr="00DD6325">
        <w:trPr>
          <w:trHeight w:val="266"/>
        </w:trPr>
        <w:tc>
          <w:tcPr>
            <w:tcW w:w="3261" w:type="dxa"/>
          </w:tcPr>
          <w:p w14:paraId="71E64BE2" w14:textId="7E8EC302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Hospital stay (d)</w:t>
            </w:r>
          </w:p>
        </w:tc>
        <w:tc>
          <w:tcPr>
            <w:tcW w:w="2126" w:type="dxa"/>
          </w:tcPr>
          <w:p w14:paraId="2AFA009C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9.8 ± 1.4</w:t>
            </w:r>
          </w:p>
        </w:tc>
        <w:tc>
          <w:tcPr>
            <w:tcW w:w="2127" w:type="dxa"/>
          </w:tcPr>
          <w:p w14:paraId="53F61C8A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0.4 ± 1.8</w:t>
            </w:r>
          </w:p>
        </w:tc>
        <w:tc>
          <w:tcPr>
            <w:tcW w:w="1292" w:type="dxa"/>
          </w:tcPr>
          <w:p w14:paraId="23B1B8FE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189</w:t>
            </w:r>
          </w:p>
        </w:tc>
      </w:tr>
      <w:tr w:rsidR="009D0416" w:rsidRPr="008D001E" w14:paraId="2D3335E9" w14:textId="77777777" w:rsidTr="00DD6325">
        <w:trPr>
          <w:trHeight w:val="266"/>
        </w:trPr>
        <w:tc>
          <w:tcPr>
            <w:tcW w:w="3261" w:type="dxa"/>
          </w:tcPr>
          <w:p w14:paraId="0E6E670E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ost of hospital (RMB)</w:t>
            </w:r>
          </w:p>
        </w:tc>
        <w:tc>
          <w:tcPr>
            <w:tcW w:w="2126" w:type="dxa"/>
          </w:tcPr>
          <w:p w14:paraId="3C74450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57325.5 ± 3607.9</w:t>
            </w:r>
          </w:p>
        </w:tc>
        <w:tc>
          <w:tcPr>
            <w:tcW w:w="2127" w:type="dxa"/>
          </w:tcPr>
          <w:p w14:paraId="5389C9B4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55792.3 ± 3851.1</w:t>
            </w:r>
          </w:p>
        </w:tc>
        <w:tc>
          <w:tcPr>
            <w:tcW w:w="1292" w:type="dxa"/>
          </w:tcPr>
          <w:p w14:paraId="680BF141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144</w:t>
            </w:r>
          </w:p>
        </w:tc>
      </w:tr>
    </w:tbl>
    <w:p w14:paraId="657A1112" w14:textId="3EC97001" w:rsidR="009D0416" w:rsidRPr="007A4286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TUE: </w:t>
      </w:r>
      <w:proofErr w:type="spellStart"/>
      <w:r w:rsidR="00B63C31" w:rsidRPr="008D001E">
        <w:rPr>
          <w:rFonts w:ascii="Book Antiqua" w:eastAsia="宋体" w:hAnsi="Book Antiqua" w:cs="Times New Roman"/>
          <w:color w:val="000000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ransumbilical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; CAE: </w:t>
      </w:r>
      <w:r w:rsidR="00B63C31" w:rsidRPr="008D001E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onventional abdominal </w:t>
      </w:r>
      <w:proofErr w:type="spellStart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</w:p>
    <w:p w14:paraId="08677808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371E5FC5" w14:textId="4791DB02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4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Cosmetic assessment</w:t>
      </w:r>
    </w:p>
    <w:tbl>
      <w:tblPr>
        <w:tblW w:w="8647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828"/>
        <w:gridCol w:w="1842"/>
        <w:gridCol w:w="1843"/>
        <w:gridCol w:w="1134"/>
      </w:tblGrid>
      <w:tr w:rsidR="009D0416" w:rsidRPr="008D001E" w14:paraId="6D771908" w14:textId="77777777" w:rsidTr="00DD6325"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234CCF0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Assessment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4AE02F3" w14:textId="64CEEBCE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E6528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2B3F6D9" w14:textId="3E4C1219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E6528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D11C31E" w14:textId="483050EA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DD632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DD6325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7D7B1286" w14:textId="77777777" w:rsidTr="00DD6325">
        <w:tc>
          <w:tcPr>
            <w:tcW w:w="3828" w:type="dxa"/>
            <w:tcBorders>
              <w:top w:val="single" w:sz="4" w:space="0" w:color="auto"/>
            </w:tcBorders>
          </w:tcPr>
          <w:p w14:paraId="0D083E85" w14:textId="45DC22BB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Appearance </w:t>
            </w:r>
            <w:r w:rsidR="006D5B89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of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the umbilicus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10533C7A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Normal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443C4B9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Normal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6DED416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D0416" w:rsidRPr="008D001E" w14:paraId="7A3DA552" w14:textId="77777777" w:rsidTr="00DD6325">
        <w:trPr>
          <w:trHeight w:val="324"/>
        </w:trPr>
        <w:tc>
          <w:tcPr>
            <w:tcW w:w="3828" w:type="dxa"/>
          </w:tcPr>
          <w:p w14:paraId="7582AA4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car appearance on the</w:t>
            </w:r>
          </w:p>
          <w:p w14:paraId="30CB023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abdomen</w:t>
            </w:r>
          </w:p>
        </w:tc>
        <w:tc>
          <w:tcPr>
            <w:tcW w:w="1842" w:type="dxa"/>
          </w:tcPr>
          <w:p w14:paraId="771FE5A4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Near </w:t>
            </w:r>
            <w:proofErr w:type="spellStart"/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carless</w:t>
            </w:r>
            <w:proofErr w:type="spellEnd"/>
          </w:p>
        </w:tc>
        <w:tc>
          <w:tcPr>
            <w:tcW w:w="1843" w:type="dxa"/>
          </w:tcPr>
          <w:p w14:paraId="1DB9CE99" w14:textId="77777777" w:rsidR="009D0416" w:rsidRPr="008D001E" w:rsidRDefault="009D0416" w:rsidP="00E6528E">
            <w:pPr>
              <w:tabs>
                <w:tab w:val="left" w:pos="258"/>
              </w:tabs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Visible</w:t>
            </w:r>
          </w:p>
        </w:tc>
        <w:tc>
          <w:tcPr>
            <w:tcW w:w="1134" w:type="dxa"/>
          </w:tcPr>
          <w:p w14:paraId="7C378D88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D0416" w:rsidRPr="008D001E" w14:paraId="79A405FC" w14:textId="77777777" w:rsidTr="00DD6325">
        <w:tc>
          <w:tcPr>
            <w:tcW w:w="3828" w:type="dxa"/>
          </w:tcPr>
          <w:p w14:paraId="29FC320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SS score of visible scars on the abdomen</w:t>
            </w:r>
          </w:p>
        </w:tc>
        <w:tc>
          <w:tcPr>
            <w:tcW w:w="1842" w:type="dxa"/>
          </w:tcPr>
          <w:p w14:paraId="4B17038A" w14:textId="64BB451E" w:rsidR="009D0416" w:rsidRPr="008D001E" w:rsidRDefault="004E5C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6</w:t>
            </w:r>
            <w:r w:rsidR="009D0416" w:rsidRPr="008D001E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.83</w:t>
            </w:r>
            <w:r w:rsidR="009D0416" w:rsidRPr="008D001E">
              <w:rPr>
                <w:rFonts w:ascii="Book Antiqua" w:eastAsia="宋体" w:hAnsi="Book Antiqua" w:cs="Times New Roman"/>
                <w:color w:val="FF0000"/>
                <w:kern w:val="0"/>
                <w:sz w:val="24"/>
                <w:szCs w:val="24"/>
              </w:rPr>
              <w:t xml:space="preserve"> </w:t>
            </w:r>
            <w:r w:rsidR="009D0416" w:rsidRPr="008D001E">
              <w:rPr>
                <w:rFonts w:ascii="Book Antiqua" w:eastAsia="宋体" w:hAnsi="Book Antiqua" w:cs="Times New Roman"/>
                <w:color w:val="000000"/>
                <w:kern w:val="0"/>
                <w:sz w:val="24"/>
                <w:szCs w:val="24"/>
              </w:rPr>
              <w:t>± 0.96</w:t>
            </w:r>
          </w:p>
        </w:tc>
        <w:tc>
          <w:tcPr>
            <w:tcW w:w="1843" w:type="dxa"/>
          </w:tcPr>
          <w:p w14:paraId="4CEFA14B" w14:textId="77777777" w:rsidR="009D0416" w:rsidRPr="008D001E" w:rsidRDefault="009D0416" w:rsidP="00E6528E">
            <w:pPr>
              <w:tabs>
                <w:tab w:val="left" w:pos="258"/>
              </w:tabs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3.32 ± 1.57</w:t>
            </w:r>
          </w:p>
        </w:tc>
        <w:tc>
          <w:tcPr>
            <w:tcW w:w="1134" w:type="dxa"/>
          </w:tcPr>
          <w:p w14:paraId="200BA41F" w14:textId="71392D40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&lt;</w:t>
            </w:r>
            <w:r w:rsidR="00E652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01</w:t>
            </w:r>
          </w:p>
        </w:tc>
      </w:tr>
    </w:tbl>
    <w:p w14:paraId="120FE336" w14:textId="25257399" w:rsidR="001565F2" w:rsidRPr="00C6235B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UE: </w:t>
      </w:r>
      <w:proofErr w:type="spellStart"/>
      <w:r w:rsidR="00E6528E" w:rsidRPr="008D001E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>ransumbilical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="00E6528E">
        <w:rPr>
          <w:rFonts w:ascii="Book Antiqua" w:eastAsia="宋体" w:hAnsi="Book Antiqua" w:cs="Times New Roman"/>
          <w:sz w:val="24"/>
          <w:szCs w:val="24"/>
        </w:rPr>
        <w:t>;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: </w:t>
      </w:r>
      <w:r w:rsidR="00E6528E" w:rsidRPr="008D001E">
        <w:rPr>
          <w:rFonts w:ascii="Book Antiqua" w:eastAsia="宋体" w:hAnsi="Book Antiqua" w:cs="Times New Roman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onventional abdominal </w:t>
      </w:r>
      <w:proofErr w:type="spellStart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proofErr w:type="spellEnd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sectPr w:rsidR="001565F2" w:rsidRPr="00C623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6903697" w14:textId="77777777" w:rsidR="00D47F71" w:rsidRDefault="00D47F71" w:rsidP="00022F28">
      <w:r>
        <w:separator/>
      </w:r>
    </w:p>
  </w:endnote>
  <w:endnote w:type="continuationSeparator" w:id="0">
    <w:p w14:paraId="0478B3C1" w14:textId="77777777" w:rsidR="00D47F71" w:rsidRDefault="00D47F71" w:rsidP="00022F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6A5AA5" w14:textId="77777777" w:rsidR="00D47F71" w:rsidRDefault="00D47F71" w:rsidP="00022F28">
      <w:r>
        <w:separator/>
      </w:r>
    </w:p>
  </w:footnote>
  <w:footnote w:type="continuationSeparator" w:id="0">
    <w:p w14:paraId="12CB9F53" w14:textId="77777777" w:rsidR="00D47F71" w:rsidRDefault="00D47F71" w:rsidP="00022F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F9541E"/>
    <w:multiLevelType w:val="hybridMultilevel"/>
    <w:tmpl w:val="F0B86660"/>
    <w:lvl w:ilvl="0" w:tplc="50EE49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5BFB6C4A"/>
    <w:multiLevelType w:val="multilevel"/>
    <w:tmpl w:val="49C8FE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>
    <w:nsid w:val="7D1148F1"/>
    <w:multiLevelType w:val="multilevel"/>
    <w:tmpl w:val="2F38E9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 脐造瘘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w0e0txfgr2saaesp0exvvewssr2afswt2tz&quot;&gt;脐造瘘-My EndNote Library&lt;record-ids&gt;&lt;item&gt;1&lt;/item&gt;&lt;item&gt;2&lt;/item&gt;&lt;item&gt;7&lt;/item&gt;&lt;item&gt;10&lt;/item&gt;&lt;item&gt;12&lt;/item&gt;&lt;item&gt;16&lt;/item&gt;&lt;item&gt;21&lt;/item&gt;&lt;item&gt;22&lt;/item&gt;&lt;item&gt;23&lt;/item&gt;&lt;item&gt;24&lt;/item&gt;&lt;item&gt;25&lt;/item&gt;&lt;item&gt;26&lt;/item&gt;&lt;item&gt;27&lt;/item&gt;&lt;item&gt;29&lt;/item&gt;&lt;item&gt;30&lt;/item&gt;&lt;item&gt;43&lt;/item&gt;&lt;item&gt;44&lt;/item&gt;&lt;item&gt;45&lt;/item&gt;&lt;item&gt;47&lt;/item&gt;&lt;item&gt;149&lt;/item&gt;&lt;item&gt;164&lt;/item&gt;&lt;item&gt;165&lt;/item&gt;&lt;item&gt;166&lt;/item&gt;&lt;item&gt;167&lt;/item&gt;&lt;item&gt;168&lt;/item&gt;&lt;item&gt;169&lt;/item&gt;&lt;/record-ids&gt;&lt;/item&gt;&lt;/Libraries&gt;"/>
  </w:docVars>
  <w:rsids>
    <w:rsidRoot w:val="0035744E"/>
    <w:rsid w:val="00000F93"/>
    <w:rsid w:val="000134AC"/>
    <w:rsid w:val="000201F7"/>
    <w:rsid w:val="00020DE7"/>
    <w:rsid w:val="00022F28"/>
    <w:rsid w:val="00033C9E"/>
    <w:rsid w:val="00033ED5"/>
    <w:rsid w:val="00040364"/>
    <w:rsid w:val="0004121A"/>
    <w:rsid w:val="00041C5D"/>
    <w:rsid w:val="00053DEF"/>
    <w:rsid w:val="00053FD5"/>
    <w:rsid w:val="000545BE"/>
    <w:rsid w:val="00057507"/>
    <w:rsid w:val="00073183"/>
    <w:rsid w:val="00074343"/>
    <w:rsid w:val="0008353E"/>
    <w:rsid w:val="000900B7"/>
    <w:rsid w:val="00094245"/>
    <w:rsid w:val="0009532A"/>
    <w:rsid w:val="00097811"/>
    <w:rsid w:val="000A06EF"/>
    <w:rsid w:val="000A4269"/>
    <w:rsid w:val="000A4F5D"/>
    <w:rsid w:val="000A6F93"/>
    <w:rsid w:val="000B1210"/>
    <w:rsid w:val="000B1863"/>
    <w:rsid w:val="000B1A96"/>
    <w:rsid w:val="000B59D3"/>
    <w:rsid w:val="000C0E57"/>
    <w:rsid w:val="000C0FE0"/>
    <w:rsid w:val="000C1CAC"/>
    <w:rsid w:val="000C528A"/>
    <w:rsid w:val="000D10C1"/>
    <w:rsid w:val="000D1903"/>
    <w:rsid w:val="000D4464"/>
    <w:rsid w:val="000D63B6"/>
    <w:rsid w:val="000E27C1"/>
    <w:rsid w:val="000E5959"/>
    <w:rsid w:val="000F54E1"/>
    <w:rsid w:val="000F6136"/>
    <w:rsid w:val="001015FE"/>
    <w:rsid w:val="00101620"/>
    <w:rsid w:val="001020B1"/>
    <w:rsid w:val="00111D7D"/>
    <w:rsid w:val="0011689C"/>
    <w:rsid w:val="00117512"/>
    <w:rsid w:val="0012443A"/>
    <w:rsid w:val="00130E68"/>
    <w:rsid w:val="001345AC"/>
    <w:rsid w:val="0015205F"/>
    <w:rsid w:val="00153604"/>
    <w:rsid w:val="001565F2"/>
    <w:rsid w:val="001573C8"/>
    <w:rsid w:val="001606CB"/>
    <w:rsid w:val="00162ADA"/>
    <w:rsid w:val="00166CB5"/>
    <w:rsid w:val="0017655B"/>
    <w:rsid w:val="00187BDC"/>
    <w:rsid w:val="00187C5E"/>
    <w:rsid w:val="00193B2D"/>
    <w:rsid w:val="001949F2"/>
    <w:rsid w:val="00194A0C"/>
    <w:rsid w:val="001A0130"/>
    <w:rsid w:val="001A28C3"/>
    <w:rsid w:val="001B1D08"/>
    <w:rsid w:val="001B27FE"/>
    <w:rsid w:val="001B7142"/>
    <w:rsid w:val="001B7F57"/>
    <w:rsid w:val="001C2163"/>
    <w:rsid w:val="001C76F5"/>
    <w:rsid w:val="001D5F35"/>
    <w:rsid w:val="001E23E1"/>
    <w:rsid w:val="001E4BB1"/>
    <w:rsid w:val="001E5384"/>
    <w:rsid w:val="001F4B2F"/>
    <w:rsid w:val="00200CFB"/>
    <w:rsid w:val="00203030"/>
    <w:rsid w:val="00207342"/>
    <w:rsid w:val="0020740C"/>
    <w:rsid w:val="00207B76"/>
    <w:rsid w:val="00211CA3"/>
    <w:rsid w:val="00221556"/>
    <w:rsid w:val="00221708"/>
    <w:rsid w:val="00224CDD"/>
    <w:rsid w:val="00227FF7"/>
    <w:rsid w:val="00231012"/>
    <w:rsid w:val="00231C62"/>
    <w:rsid w:val="0023384C"/>
    <w:rsid w:val="00243D2A"/>
    <w:rsid w:val="00245387"/>
    <w:rsid w:val="00246D23"/>
    <w:rsid w:val="00251DE3"/>
    <w:rsid w:val="00251FAD"/>
    <w:rsid w:val="0025433A"/>
    <w:rsid w:val="00256731"/>
    <w:rsid w:val="00256C41"/>
    <w:rsid w:val="00260D80"/>
    <w:rsid w:val="00271681"/>
    <w:rsid w:val="00273373"/>
    <w:rsid w:val="00274A7C"/>
    <w:rsid w:val="0028535B"/>
    <w:rsid w:val="002858FE"/>
    <w:rsid w:val="00291B78"/>
    <w:rsid w:val="00294755"/>
    <w:rsid w:val="002A589E"/>
    <w:rsid w:val="002A6D40"/>
    <w:rsid w:val="002A7053"/>
    <w:rsid w:val="002B0ABF"/>
    <w:rsid w:val="002B73EE"/>
    <w:rsid w:val="002C082D"/>
    <w:rsid w:val="002C45F9"/>
    <w:rsid w:val="002C6037"/>
    <w:rsid w:val="002D03E6"/>
    <w:rsid w:val="002D5907"/>
    <w:rsid w:val="002D6C25"/>
    <w:rsid w:val="002D6DC2"/>
    <w:rsid w:val="002E04F3"/>
    <w:rsid w:val="002F6B43"/>
    <w:rsid w:val="00301060"/>
    <w:rsid w:val="00302F28"/>
    <w:rsid w:val="00304110"/>
    <w:rsid w:val="00311564"/>
    <w:rsid w:val="003118C7"/>
    <w:rsid w:val="00315313"/>
    <w:rsid w:val="00316BE0"/>
    <w:rsid w:val="00322E01"/>
    <w:rsid w:val="00330AB3"/>
    <w:rsid w:val="003415D8"/>
    <w:rsid w:val="0034352E"/>
    <w:rsid w:val="0034362D"/>
    <w:rsid w:val="0034434D"/>
    <w:rsid w:val="0035553F"/>
    <w:rsid w:val="003560A8"/>
    <w:rsid w:val="0035619F"/>
    <w:rsid w:val="00357365"/>
    <w:rsid w:val="0035744E"/>
    <w:rsid w:val="003605FC"/>
    <w:rsid w:val="00362C49"/>
    <w:rsid w:val="00372821"/>
    <w:rsid w:val="00381A04"/>
    <w:rsid w:val="00385155"/>
    <w:rsid w:val="00393A61"/>
    <w:rsid w:val="00397C5E"/>
    <w:rsid w:val="003A04EC"/>
    <w:rsid w:val="003A1881"/>
    <w:rsid w:val="003A2D8E"/>
    <w:rsid w:val="003A5C4F"/>
    <w:rsid w:val="003B1C67"/>
    <w:rsid w:val="003B70F6"/>
    <w:rsid w:val="003C09E3"/>
    <w:rsid w:val="003C17BE"/>
    <w:rsid w:val="003C2F55"/>
    <w:rsid w:val="003D5444"/>
    <w:rsid w:val="003E1270"/>
    <w:rsid w:val="003E3006"/>
    <w:rsid w:val="003E3B99"/>
    <w:rsid w:val="003E572E"/>
    <w:rsid w:val="003F0869"/>
    <w:rsid w:val="003F1188"/>
    <w:rsid w:val="003F794E"/>
    <w:rsid w:val="004073C2"/>
    <w:rsid w:val="004102EC"/>
    <w:rsid w:val="00411253"/>
    <w:rsid w:val="00412F18"/>
    <w:rsid w:val="0041465A"/>
    <w:rsid w:val="00414714"/>
    <w:rsid w:val="00422251"/>
    <w:rsid w:val="00422FAC"/>
    <w:rsid w:val="00430DB2"/>
    <w:rsid w:val="00441ED8"/>
    <w:rsid w:val="00444651"/>
    <w:rsid w:val="00454F32"/>
    <w:rsid w:val="004569F4"/>
    <w:rsid w:val="00464BF3"/>
    <w:rsid w:val="00465BA7"/>
    <w:rsid w:val="00467B32"/>
    <w:rsid w:val="00473990"/>
    <w:rsid w:val="0047584B"/>
    <w:rsid w:val="00487E20"/>
    <w:rsid w:val="004A0817"/>
    <w:rsid w:val="004A6DA5"/>
    <w:rsid w:val="004B2058"/>
    <w:rsid w:val="004B282E"/>
    <w:rsid w:val="004B3F4F"/>
    <w:rsid w:val="004B6ABF"/>
    <w:rsid w:val="004C07A3"/>
    <w:rsid w:val="004C1CC3"/>
    <w:rsid w:val="004C5DF1"/>
    <w:rsid w:val="004C789F"/>
    <w:rsid w:val="004C78F4"/>
    <w:rsid w:val="004D1093"/>
    <w:rsid w:val="004D1E96"/>
    <w:rsid w:val="004D3A6D"/>
    <w:rsid w:val="004E5C16"/>
    <w:rsid w:val="004E7D16"/>
    <w:rsid w:val="004F003C"/>
    <w:rsid w:val="004F00B6"/>
    <w:rsid w:val="004F0220"/>
    <w:rsid w:val="004F1ADE"/>
    <w:rsid w:val="004F30CF"/>
    <w:rsid w:val="00510D4D"/>
    <w:rsid w:val="0051194F"/>
    <w:rsid w:val="005124DE"/>
    <w:rsid w:val="00515353"/>
    <w:rsid w:val="00515CB6"/>
    <w:rsid w:val="00520FA0"/>
    <w:rsid w:val="0052231A"/>
    <w:rsid w:val="00541402"/>
    <w:rsid w:val="00542DE4"/>
    <w:rsid w:val="00545A88"/>
    <w:rsid w:val="00546DE1"/>
    <w:rsid w:val="005500A5"/>
    <w:rsid w:val="00550FA9"/>
    <w:rsid w:val="0055349F"/>
    <w:rsid w:val="00554404"/>
    <w:rsid w:val="005603FB"/>
    <w:rsid w:val="00575264"/>
    <w:rsid w:val="00580810"/>
    <w:rsid w:val="00583794"/>
    <w:rsid w:val="005908CF"/>
    <w:rsid w:val="005A64ED"/>
    <w:rsid w:val="005B1ABF"/>
    <w:rsid w:val="005B2A5C"/>
    <w:rsid w:val="005C05FB"/>
    <w:rsid w:val="005C7A8E"/>
    <w:rsid w:val="005D118E"/>
    <w:rsid w:val="005D3273"/>
    <w:rsid w:val="005D3C59"/>
    <w:rsid w:val="005E1489"/>
    <w:rsid w:val="005F459D"/>
    <w:rsid w:val="00603DBB"/>
    <w:rsid w:val="006126FB"/>
    <w:rsid w:val="00613A1B"/>
    <w:rsid w:val="0061540D"/>
    <w:rsid w:val="00615B60"/>
    <w:rsid w:val="00622C3B"/>
    <w:rsid w:val="00623200"/>
    <w:rsid w:val="00626E6F"/>
    <w:rsid w:val="006271D2"/>
    <w:rsid w:val="00640122"/>
    <w:rsid w:val="0064482B"/>
    <w:rsid w:val="00645F06"/>
    <w:rsid w:val="006514F9"/>
    <w:rsid w:val="006542BA"/>
    <w:rsid w:val="00654547"/>
    <w:rsid w:val="006560A5"/>
    <w:rsid w:val="006564F4"/>
    <w:rsid w:val="00665504"/>
    <w:rsid w:val="00671BD0"/>
    <w:rsid w:val="006726CF"/>
    <w:rsid w:val="006757AE"/>
    <w:rsid w:val="0067744C"/>
    <w:rsid w:val="00690547"/>
    <w:rsid w:val="006912F1"/>
    <w:rsid w:val="00695FAB"/>
    <w:rsid w:val="00696A10"/>
    <w:rsid w:val="006A59F1"/>
    <w:rsid w:val="006A78C0"/>
    <w:rsid w:val="006A7C21"/>
    <w:rsid w:val="006A7C77"/>
    <w:rsid w:val="006B1D0A"/>
    <w:rsid w:val="006B56D3"/>
    <w:rsid w:val="006B56E3"/>
    <w:rsid w:val="006B7BBA"/>
    <w:rsid w:val="006C10B7"/>
    <w:rsid w:val="006C1EF9"/>
    <w:rsid w:val="006C3ED7"/>
    <w:rsid w:val="006D5B89"/>
    <w:rsid w:val="006D7005"/>
    <w:rsid w:val="006D76A6"/>
    <w:rsid w:val="006E29CB"/>
    <w:rsid w:val="006E5146"/>
    <w:rsid w:val="006E7C66"/>
    <w:rsid w:val="00700103"/>
    <w:rsid w:val="007046B9"/>
    <w:rsid w:val="00704C7C"/>
    <w:rsid w:val="00710596"/>
    <w:rsid w:val="00716CE9"/>
    <w:rsid w:val="00722353"/>
    <w:rsid w:val="00725282"/>
    <w:rsid w:val="007261B0"/>
    <w:rsid w:val="00732FE5"/>
    <w:rsid w:val="00736479"/>
    <w:rsid w:val="00736D3D"/>
    <w:rsid w:val="00737981"/>
    <w:rsid w:val="00744094"/>
    <w:rsid w:val="00747E76"/>
    <w:rsid w:val="007535F7"/>
    <w:rsid w:val="00753BB5"/>
    <w:rsid w:val="00753C99"/>
    <w:rsid w:val="00755E86"/>
    <w:rsid w:val="007576AC"/>
    <w:rsid w:val="00760CE6"/>
    <w:rsid w:val="007624DC"/>
    <w:rsid w:val="0077238C"/>
    <w:rsid w:val="007819D3"/>
    <w:rsid w:val="0079155A"/>
    <w:rsid w:val="0079534A"/>
    <w:rsid w:val="007A4286"/>
    <w:rsid w:val="007A439D"/>
    <w:rsid w:val="007A46CC"/>
    <w:rsid w:val="007B5988"/>
    <w:rsid w:val="007B647C"/>
    <w:rsid w:val="007B6935"/>
    <w:rsid w:val="007C089D"/>
    <w:rsid w:val="007D7940"/>
    <w:rsid w:val="007E1FC4"/>
    <w:rsid w:val="007E3D5D"/>
    <w:rsid w:val="007E55A5"/>
    <w:rsid w:val="007E5E42"/>
    <w:rsid w:val="007F0A9F"/>
    <w:rsid w:val="007F18E4"/>
    <w:rsid w:val="007F7120"/>
    <w:rsid w:val="008036AF"/>
    <w:rsid w:val="0081188B"/>
    <w:rsid w:val="00813E2C"/>
    <w:rsid w:val="008141F7"/>
    <w:rsid w:val="0081700A"/>
    <w:rsid w:val="00822BAE"/>
    <w:rsid w:val="00827495"/>
    <w:rsid w:val="00835A62"/>
    <w:rsid w:val="0084487F"/>
    <w:rsid w:val="0084597A"/>
    <w:rsid w:val="00845C8C"/>
    <w:rsid w:val="00846604"/>
    <w:rsid w:val="0085389B"/>
    <w:rsid w:val="0085766C"/>
    <w:rsid w:val="008635D5"/>
    <w:rsid w:val="008648D9"/>
    <w:rsid w:val="00865B88"/>
    <w:rsid w:val="008661D2"/>
    <w:rsid w:val="008715CC"/>
    <w:rsid w:val="008743C8"/>
    <w:rsid w:val="00876628"/>
    <w:rsid w:val="008767B2"/>
    <w:rsid w:val="008808FD"/>
    <w:rsid w:val="008822C9"/>
    <w:rsid w:val="008911A2"/>
    <w:rsid w:val="008917F8"/>
    <w:rsid w:val="008920A5"/>
    <w:rsid w:val="00892C0A"/>
    <w:rsid w:val="008960F9"/>
    <w:rsid w:val="008A6FFE"/>
    <w:rsid w:val="008B1EFA"/>
    <w:rsid w:val="008B3345"/>
    <w:rsid w:val="008C1596"/>
    <w:rsid w:val="008C1921"/>
    <w:rsid w:val="008C2B7F"/>
    <w:rsid w:val="008C3608"/>
    <w:rsid w:val="008C4543"/>
    <w:rsid w:val="008D001E"/>
    <w:rsid w:val="008D5F92"/>
    <w:rsid w:val="008E0CAE"/>
    <w:rsid w:val="008E5487"/>
    <w:rsid w:val="008E54D9"/>
    <w:rsid w:val="008E60AD"/>
    <w:rsid w:val="008E734D"/>
    <w:rsid w:val="008F3A67"/>
    <w:rsid w:val="008F47E5"/>
    <w:rsid w:val="00902C6D"/>
    <w:rsid w:val="00906494"/>
    <w:rsid w:val="0091166B"/>
    <w:rsid w:val="00912E04"/>
    <w:rsid w:val="0091433F"/>
    <w:rsid w:val="00922749"/>
    <w:rsid w:val="00924A10"/>
    <w:rsid w:val="00934621"/>
    <w:rsid w:val="00936310"/>
    <w:rsid w:val="00944549"/>
    <w:rsid w:val="009457C7"/>
    <w:rsid w:val="00947CB1"/>
    <w:rsid w:val="009523D8"/>
    <w:rsid w:val="00953E7B"/>
    <w:rsid w:val="0095478C"/>
    <w:rsid w:val="00965017"/>
    <w:rsid w:val="009741D3"/>
    <w:rsid w:val="00974E05"/>
    <w:rsid w:val="00975797"/>
    <w:rsid w:val="0098156E"/>
    <w:rsid w:val="00982481"/>
    <w:rsid w:val="009825E0"/>
    <w:rsid w:val="00996DB4"/>
    <w:rsid w:val="009A097F"/>
    <w:rsid w:val="009A21CE"/>
    <w:rsid w:val="009A2E3E"/>
    <w:rsid w:val="009B1AFA"/>
    <w:rsid w:val="009B1BEE"/>
    <w:rsid w:val="009B2B7C"/>
    <w:rsid w:val="009B6A42"/>
    <w:rsid w:val="009B6F3B"/>
    <w:rsid w:val="009B7835"/>
    <w:rsid w:val="009C173F"/>
    <w:rsid w:val="009C2110"/>
    <w:rsid w:val="009C7786"/>
    <w:rsid w:val="009D0416"/>
    <w:rsid w:val="009D0DF1"/>
    <w:rsid w:val="009D149C"/>
    <w:rsid w:val="009E3D0E"/>
    <w:rsid w:val="009E4140"/>
    <w:rsid w:val="009F28BE"/>
    <w:rsid w:val="009F3002"/>
    <w:rsid w:val="009F5EF0"/>
    <w:rsid w:val="00A00777"/>
    <w:rsid w:val="00A00892"/>
    <w:rsid w:val="00A02AD3"/>
    <w:rsid w:val="00A05F29"/>
    <w:rsid w:val="00A13EE1"/>
    <w:rsid w:val="00A14E48"/>
    <w:rsid w:val="00A15CE6"/>
    <w:rsid w:val="00A201CA"/>
    <w:rsid w:val="00A2067D"/>
    <w:rsid w:val="00A2092D"/>
    <w:rsid w:val="00A20B49"/>
    <w:rsid w:val="00A24D9F"/>
    <w:rsid w:val="00A32CF7"/>
    <w:rsid w:val="00A35595"/>
    <w:rsid w:val="00A41C4D"/>
    <w:rsid w:val="00A456AD"/>
    <w:rsid w:val="00A66C3A"/>
    <w:rsid w:val="00A67C05"/>
    <w:rsid w:val="00A71487"/>
    <w:rsid w:val="00A71587"/>
    <w:rsid w:val="00A727FE"/>
    <w:rsid w:val="00A807AA"/>
    <w:rsid w:val="00A84206"/>
    <w:rsid w:val="00AA4EB2"/>
    <w:rsid w:val="00AB0E73"/>
    <w:rsid w:val="00AB597B"/>
    <w:rsid w:val="00AB61F7"/>
    <w:rsid w:val="00AB6C23"/>
    <w:rsid w:val="00AD264F"/>
    <w:rsid w:val="00AD33E4"/>
    <w:rsid w:val="00AD58AF"/>
    <w:rsid w:val="00AD6660"/>
    <w:rsid w:val="00AD754C"/>
    <w:rsid w:val="00AF1FAB"/>
    <w:rsid w:val="00B01FC9"/>
    <w:rsid w:val="00B03C0F"/>
    <w:rsid w:val="00B07CCE"/>
    <w:rsid w:val="00B1161D"/>
    <w:rsid w:val="00B16DC4"/>
    <w:rsid w:val="00B27F09"/>
    <w:rsid w:val="00B30A63"/>
    <w:rsid w:val="00B313BF"/>
    <w:rsid w:val="00B3177C"/>
    <w:rsid w:val="00B37F5E"/>
    <w:rsid w:val="00B43139"/>
    <w:rsid w:val="00B43857"/>
    <w:rsid w:val="00B44353"/>
    <w:rsid w:val="00B467C0"/>
    <w:rsid w:val="00B51397"/>
    <w:rsid w:val="00B63C31"/>
    <w:rsid w:val="00B64C13"/>
    <w:rsid w:val="00B66C87"/>
    <w:rsid w:val="00B7180A"/>
    <w:rsid w:val="00B725EF"/>
    <w:rsid w:val="00B743FB"/>
    <w:rsid w:val="00B76E80"/>
    <w:rsid w:val="00B80288"/>
    <w:rsid w:val="00B80504"/>
    <w:rsid w:val="00B827A9"/>
    <w:rsid w:val="00B86B66"/>
    <w:rsid w:val="00B93C99"/>
    <w:rsid w:val="00BA16BB"/>
    <w:rsid w:val="00BA2CE0"/>
    <w:rsid w:val="00BB0AAB"/>
    <w:rsid w:val="00BB1091"/>
    <w:rsid w:val="00BB1508"/>
    <w:rsid w:val="00BB3B23"/>
    <w:rsid w:val="00BB71A9"/>
    <w:rsid w:val="00BC0808"/>
    <w:rsid w:val="00BC3824"/>
    <w:rsid w:val="00BC4A34"/>
    <w:rsid w:val="00BD0A8B"/>
    <w:rsid w:val="00BD3BE5"/>
    <w:rsid w:val="00BD7643"/>
    <w:rsid w:val="00BE4FF1"/>
    <w:rsid w:val="00BE51CD"/>
    <w:rsid w:val="00BF4D9E"/>
    <w:rsid w:val="00BF7C4C"/>
    <w:rsid w:val="00C04CD8"/>
    <w:rsid w:val="00C16DE6"/>
    <w:rsid w:val="00C207E5"/>
    <w:rsid w:val="00C213B6"/>
    <w:rsid w:val="00C235EF"/>
    <w:rsid w:val="00C257A0"/>
    <w:rsid w:val="00C27BF9"/>
    <w:rsid w:val="00C33CAD"/>
    <w:rsid w:val="00C34493"/>
    <w:rsid w:val="00C3636A"/>
    <w:rsid w:val="00C3654E"/>
    <w:rsid w:val="00C36A6B"/>
    <w:rsid w:val="00C501C7"/>
    <w:rsid w:val="00C52205"/>
    <w:rsid w:val="00C6235B"/>
    <w:rsid w:val="00C62F7D"/>
    <w:rsid w:val="00C65938"/>
    <w:rsid w:val="00C8244A"/>
    <w:rsid w:val="00C84348"/>
    <w:rsid w:val="00C852CD"/>
    <w:rsid w:val="00C9387B"/>
    <w:rsid w:val="00C9694F"/>
    <w:rsid w:val="00C97656"/>
    <w:rsid w:val="00CA11BC"/>
    <w:rsid w:val="00CA1368"/>
    <w:rsid w:val="00CA73FA"/>
    <w:rsid w:val="00CB1C41"/>
    <w:rsid w:val="00CB642F"/>
    <w:rsid w:val="00CB6523"/>
    <w:rsid w:val="00CC13CF"/>
    <w:rsid w:val="00CC1C14"/>
    <w:rsid w:val="00CC347E"/>
    <w:rsid w:val="00CD57DE"/>
    <w:rsid w:val="00CF2027"/>
    <w:rsid w:val="00CF6097"/>
    <w:rsid w:val="00D008B4"/>
    <w:rsid w:val="00D03386"/>
    <w:rsid w:val="00D04F2A"/>
    <w:rsid w:val="00D05C47"/>
    <w:rsid w:val="00D06505"/>
    <w:rsid w:val="00D073D1"/>
    <w:rsid w:val="00D12441"/>
    <w:rsid w:val="00D12CFE"/>
    <w:rsid w:val="00D14590"/>
    <w:rsid w:val="00D17898"/>
    <w:rsid w:val="00D24668"/>
    <w:rsid w:val="00D32757"/>
    <w:rsid w:val="00D33AB1"/>
    <w:rsid w:val="00D33F9E"/>
    <w:rsid w:val="00D34B84"/>
    <w:rsid w:val="00D402D1"/>
    <w:rsid w:val="00D43D6C"/>
    <w:rsid w:val="00D44CAD"/>
    <w:rsid w:val="00D457C3"/>
    <w:rsid w:val="00D4651C"/>
    <w:rsid w:val="00D475B2"/>
    <w:rsid w:val="00D47F71"/>
    <w:rsid w:val="00D56D9B"/>
    <w:rsid w:val="00D65DF2"/>
    <w:rsid w:val="00D74909"/>
    <w:rsid w:val="00D77FF6"/>
    <w:rsid w:val="00D80678"/>
    <w:rsid w:val="00D80BB5"/>
    <w:rsid w:val="00D8216E"/>
    <w:rsid w:val="00D82371"/>
    <w:rsid w:val="00D86815"/>
    <w:rsid w:val="00D924CC"/>
    <w:rsid w:val="00D963AD"/>
    <w:rsid w:val="00D970F8"/>
    <w:rsid w:val="00DA6A1A"/>
    <w:rsid w:val="00DB02EB"/>
    <w:rsid w:val="00DB07F5"/>
    <w:rsid w:val="00DB0CD2"/>
    <w:rsid w:val="00DB4B0B"/>
    <w:rsid w:val="00DB4F1F"/>
    <w:rsid w:val="00DB547C"/>
    <w:rsid w:val="00DC25CE"/>
    <w:rsid w:val="00DC331E"/>
    <w:rsid w:val="00DC3518"/>
    <w:rsid w:val="00DC35A4"/>
    <w:rsid w:val="00DC4AB2"/>
    <w:rsid w:val="00DC773D"/>
    <w:rsid w:val="00DD2E2D"/>
    <w:rsid w:val="00DD3ECB"/>
    <w:rsid w:val="00DD4DC9"/>
    <w:rsid w:val="00DD6325"/>
    <w:rsid w:val="00DD7B4E"/>
    <w:rsid w:val="00DE46CD"/>
    <w:rsid w:val="00DE5F08"/>
    <w:rsid w:val="00DF4AD0"/>
    <w:rsid w:val="00DF5068"/>
    <w:rsid w:val="00DF660E"/>
    <w:rsid w:val="00DF7539"/>
    <w:rsid w:val="00E04086"/>
    <w:rsid w:val="00E12EA3"/>
    <w:rsid w:val="00E141A5"/>
    <w:rsid w:val="00E156DE"/>
    <w:rsid w:val="00E20AC3"/>
    <w:rsid w:val="00E21260"/>
    <w:rsid w:val="00E23F9C"/>
    <w:rsid w:val="00E26947"/>
    <w:rsid w:val="00E30698"/>
    <w:rsid w:val="00E35B80"/>
    <w:rsid w:val="00E4503B"/>
    <w:rsid w:val="00E51A0E"/>
    <w:rsid w:val="00E5280A"/>
    <w:rsid w:val="00E554B7"/>
    <w:rsid w:val="00E617A4"/>
    <w:rsid w:val="00E62287"/>
    <w:rsid w:val="00E63EFF"/>
    <w:rsid w:val="00E6528E"/>
    <w:rsid w:val="00E71F9F"/>
    <w:rsid w:val="00E74394"/>
    <w:rsid w:val="00E74D1E"/>
    <w:rsid w:val="00E764D2"/>
    <w:rsid w:val="00E815F7"/>
    <w:rsid w:val="00E822F0"/>
    <w:rsid w:val="00E82FE9"/>
    <w:rsid w:val="00E84CB6"/>
    <w:rsid w:val="00E91019"/>
    <w:rsid w:val="00E94F2E"/>
    <w:rsid w:val="00EA2096"/>
    <w:rsid w:val="00EA4E6D"/>
    <w:rsid w:val="00EA63F5"/>
    <w:rsid w:val="00EA6689"/>
    <w:rsid w:val="00EA6DDC"/>
    <w:rsid w:val="00EA7FB2"/>
    <w:rsid w:val="00EB04EA"/>
    <w:rsid w:val="00EB09D4"/>
    <w:rsid w:val="00EB13B9"/>
    <w:rsid w:val="00EC4E35"/>
    <w:rsid w:val="00EC58BB"/>
    <w:rsid w:val="00EC5C07"/>
    <w:rsid w:val="00ED1672"/>
    <w:rsid w:val="00ED559D"/>
    <w:rsid w:val="00EE2D56"/>
    <w:rsid w:val="00EE6E1E"/>
    <w:rsid w:val="00EE7B79"/>
    <w:rsid w:val="00EF79CB"/>
    <w:rsid w:val="00F01BBF"/>
    <w:rsid w:val="00F1066B"/>
    <w:rsid w:val="00F12255"/>
    <w:rsid w:val="00F13947"/>
    <w:rsid w:val="00F1493D"/>
    <w:rsid w:val="00F2361B"/>
    <w:rsid w:val="00F273F6"/>
    <w:rsid w:val="00F27665"/>
    <w:rsid w:val="00F349B5"/>
    <w:rsid w:val="00F35876"/>
    <w:rsid w:val="00F36411"/>
    <w:rsid w:val="00F54320"/>
    <w:rsid w:val="00F6363A"/>
    <w:rsid w:val="00F66A74"/>
    <w:rsid w:val="00F67EAA"/>
    <w:rsid w:val="00F713CF"/>
    <w:rsid w:val="00F77AEE"/>
    <w:rsid w:val="00F80B8F"/>
    <w:rsid w:val="00F84AB9"/>
    <w:rsid w:val="00F857B9"/>
    <w:rsid w:val="00F86E98"/>
    <w:rsid w:val="00F86F0A"/>
    <w:rsid w:val="00F92B8C"/>
    <w:rsid w:val="00FA22A5"/>
    <w:rsid w:val="00FA63E9"/>
    <w:rsid w:val="00FB4801"/>
    <w:rsid w:val="00FC2363"/>
    <w:rsid w:val="00FD2917"/>
    <w:rsid w:val="00FD64DC"/>
    <w:rsid w:val="00FE02A2"/>
    <w:rsid w:val="00FE1EAB"/>
    <w:rsid w:val="00FE39EE"/>
    <w:rsid w:val="00FF09EA"/>
    <w:rsid w:val="00FF4D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95AA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22F2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22F2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22F2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22F2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22F2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022F2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22F28"/>
    <w:rPr>
      <w:rFonts w:ascii="等线" w:eastAsia="等线" w:hAnsi="等线"/>
      <w:noProof/>
      <w:sz w:val="20"/>
    </w:rPr>
  </w:style>
  <w:style w:type="paragraph" w:styleId="a5">
    <w:name w:val="List Paragraph"/>
    <w:basedOn w:val="a"/>
    <w:uiPriority w:val="34"/>
    <w:qFormat/>
    <w:rsid w:val="00022F2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822C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8822C9"/>
    <w:rPr>
      <w:rFonts w:ascii="等线" w:eastAsia="等线" w:hAnsi="等线"/>
      <w:noProof/>
      <w:sz w:val="20"/>
    </w:rPr>
  </w:style>
  <w:style w:type="character" w:styleId="a6">
    <w:name w:val="Hyperlink"/>
    <w:basedOn w:val="a0"/>
    <w:uiPriority w:val="99"/>
    <w:unhideWhenUsed/>
    <w:rsid w:val="008822C9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822C9"/>
    <w:rPr>
      <w:color w:val="605E5C"/>
      <w:shd w:val="clear" w:color="auto" w:fill="E1DFDD"/>
    </w:rPr>
  </w:style>
  <w:style w:type="paragraph" w:styleId="a7">
    <w:name w:val="Balloon Text"/>
    <w:basedOn w:val="a"/>
    <w:link w:val="Char1"/>
    <w:uiPriority w:val="99"/>
    <w:semiHidden/>
    <w:unhideWhenUsed/>
    <w:rsid w:val="00B3177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3177C"/>
    <w:rPr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7E5E42"/>
    <w:rPr>
      <w:sz w:val="21"/>
      <w:szCs w:val="21"/>
    </w:rPr>
  </w:style>
  <w:style w:type="paragraph" w:styleId="a9">
    <w:name w:val="annotation text"/>
    <w:basedOn w:val="a"/>
    <w:link w:val="Char2"/>
    <w:uiPriority w:val="99"/>
    <w:semiHidden/>
    <w:unhideWhenUsed/>
    <w:rsid w:val="007E5E42"/>
    <w:pPr>
      <w:jc w:val="left"/>
    </w:pPr>
  </w:style>
  <w:style w:type="character" w:customStyle="1" w:styleId="Char2">
    <w:name w:val="批注文字 Char"/>
    <w:basedOn w:val="a0"/>
    <w:link w:val="a9"/>
    <w:uiPriority w:val="99"/>
    <w:semiHidden/>
    <w:rsid w:val="007E5E42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7E5E42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7E5E42"/>
    <w:rPr>
      <w:b/>
      <w:bCs/>
    </w:rPr>
  </w:style>
  <w:style w:type="paragraph" w:styleId="ab">
    <w:name w:val="Normal (Web)"/>
    <w:basedOn w:val="a"/>
    <w:unhideWhenUsed/>
    <w:rsid w:val="004569F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22F2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22F2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22F2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22F2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22F2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022F2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22F28"/>
    <w:rPr>
      <w:rFonts w:ascii="等线" w:eastAsia="等线" w:hAnsi="等线"/>
      <w:noProof/>
      <w:sz w:val="20"/>
    </w:rPr>
  </w:style>
  <w:style w:type="paragraph" w:styleId="a5">
    <w:name w:val="List Paragraph"/>
    <w:basedOn w:val="a"/>
    <w:uiPriority w:val="34"/>
    <w:qFormat/>
    <w:rsid w:val="00022F2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822C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8822C9"/>
    <w:rPr>
      <w:rFonts w:ascii="等线" w:eastAsia="等线" w:hAnsi="等线"/>
      <w:noProof/>
      <w:sz w:val="20"/>
    </w:rPr>
  </w:style>
  <w:style w:type="character" w:styleId="a6">
    <w:name w:val="Hyperlink"/>
    <w:basedOn w:val="a0"/>
    <w:uiPriority w:val="99"/>
    <w:unhideWhenUsed/>
    <w:rsid w:val="008822C9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822C9"/>
    <w:rPr>
      <w:color w:val="605E5C"/>
      <w:shd w:val="clear" w:color="auto" w:fill="E1DFDD"/>
    </w:rPr>
  </w:style>
  <w:style w:type="paragraph" w:styleId="a7">
    <w:name w:val="Balloon Text"/>
    <w:basedOn w:val="a"/>
    <w:link w:val="Char1"/>
    <w:uiPriority w:val="99"/>
    <w:semiHidden/>
    <w:unhideWhenUsed/>
    <w:rsid w:val="00B3177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3177C"/>
    <w:rPr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7E5E42"/>
    <w:rPr>
      <w:sz w:val="21"/>
      <w:szCs w:val="21"/>
    </w:rPr>
  </w:style>
  <w:style w:type="paragraph" w:styleId="a9">
    <w:name w:val="annotation text"/>
    <w:basedOn w:val="a"/>
    <w:link w:val="Char2"/>
    <w:uiPriority w:val="99"/>
    <w:semiHidden/>
    <w:unhideWhenUsed/>
    <w:rsid w:val="007E5E42"/>
    <w:pPr>
      <w:jc w:val="left"/>
    </w:pPr>
  </w:style>
  <w:style w:type="character" w:customStyle="1" w:styleId="Char2">
    <w:name w:val="批注文字 Char"/>
    <w:basedOn w:val="a0"/>
    <w:link w:val="a9"/>
    <w:uiPriority w:val="99"/>
    <w:semiHidden/>
    <w:rsid w:val="007E5E42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7E5E42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7E5E42"/>
    <w:rPr>
      <w:b/>
      <w:bCs/>
    </w:rPr>
  </w:style>
  <w:style w:type="paragraph" w:styleId="ab">
    <w:name w:val="Normal (Web)"/>
    <w:basedOn w:val="a"/>
    <w:unhideWhenUsed/>
    <w:rsid w:val="004569F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136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32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7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140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6873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3202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shaotao83@126.com" TargetMode="External"/><Relationship Id="rId13" Type="http://schemas.openxmlformats.org/officeDocument/2006/relationships/image" Target="media/image3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tshaotao83@126.co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7</Pages>
  <Words>7663</Words>
  <Characters>43681</Characters>
  <Application>Microsoft Office Word</Application>
  <DocSecurity>0</DocSecurity>
  <Lines>364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12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许培培</dc:creator>
  <cp:lastModifiedBy>User</cp:lastModifiedBy>
  <cp:revision>6</cp:revision>
  <dcterms:created xsi:type="dcterms:W3CDTF">2019-11-23T11:59:00Z</dcterms:created>
  <dcterms:modified xsi:type="dcterms:W3CDTF">2019-12-14T08:12:00Z</dcterms:modified>
</cp:coreProperties>
</file>